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B4DFF4B" w14:textId="77777777" w:rsidR="001C2B78" w:rsidRPr="006A1F8E" w:rsidRDefault="00EE1D3E">
      <w:pPr>
        <w:rPr>
          <w:rFonts w:ascii="Times New Roman" w:hAnsi="Times New Roman" w:cs="Times New Roman"/>
        </w:rPr>
      </w:pPr>
      <w:r w:rsidRPr="006A1F8E">
        <w:rPr>
          <w:rFonts w:ascii="Times New Roman" w:hAnsi="Times New Roman" w:cs="Times New Roman"/>
          <w:noProof/>
          <w:lang w:val="ru-RU" w:eastAsia="ru-RU"/>
        </w:rPr>
        <w:drawing>
          <wp:anchor distT="0" distB="0" distL="114300" distR="114300" simplePos="0" relativeHeight="251661312" behindDoc="0" locked="0" layoutInCell="1" allowOverlap="1" wp14:anchorId="362B475F" wp14:editId="355DCB19">
            <wp:simplePos x="0" y="0"/>
            <wp:positionH relativeFrom="column">
              <wp:posOffset>672118</wp:posOffset>
            </wp:positionH>
            <wp:positionV relativeFrom="paragraph">
              <wp:posOffset>272415</wp:posOffset>
            </wp:positionV>
            <wp:extent cx="396240" cy="396240"/>
            <wp:effectExtent l="0" t="0" r="3810" b="3810"/>
            <wp:wrapSquare wrapText="bothSides"/>
            <wp:docPr id="2" name="Рисунок 2" descr="C:\Users\Muzaffar\Desktop\photo_2020-10-22_10-23-4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uzaffar\Desktop\photo_2020-10-22_10-23-49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240" cy="396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A47B13F" w14:textId="77777777" w:rsidR="00851057" w:rsidRPr="006A1F8E" w:rsidRDefault="001C2B78" w:rsidP="00851057">
      <w:pPr>
        <w:pStyle w:val="1"/>
        <w:spacing w:before="0"/>
        <w:jc w:val="center"/>
        <w:rPr>
          <w:rFonts w:ascii="Times New Roman" w:hAnsi="Times New Roman" w:cs="Times New Roman"/>
          <w:noProof/>
          <w:u w:val="single"/>
          <w:lang w:val="uz-Latn-UZ" w:eastAsia="ru-RU"/>
        </w:rPr>
      </w:pPr>
      <w:r w:rsidRPr="006A1F8E">
        <w:rPr>
          <w:rFonts w:ascii="Times New Roman" w:hAnsi="Times New Roman" w:cs="Times New Roman"/>
          <w:noProof/>
          <w:u w:val="single"/>
          <w:lang w:val="ru-RU" w:eastAsia="ru-RU"/>
        </w:rPr>
        <mc:AlternateContent>
          <mc:Choice Requires="wpg">
            <w:drawing>
              <wp:anchor distT="0" distB="0" distL="114300" distR="114300" simplePos="0" relativeHeight="251659264" behindDoc="0" locked="1" layoutInCell="1" allowOverlap="1" wp14:anchorId="6A4551C6" wp14:editId="005F1504">
                <wp:simplePos x="0" y="0"/>
                <wp:positionH relativeFrom="margin">
                  <wp:align>center</wp:align>
                </wp:positionH>
                <wp:positionV relativeFrom="page">
                  <wp:posOffset>495300</wp:posOffset>
                </wp:positionV>
                <wp:extent cx="6812280" cy="438785"/>
                <wp:effectExtent l="0" t="0" r="17780" b="33020"/>
                <wp:wrapNone/>
                <wp:docPr id="45" name="Группа 17" descr="Рисунок верхнего колонтитула с серыми прямоугольниками под разными углами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 bwMode="auto">
                        <a:xfrm>
                          <a:off x="0" y="0"/>
                          <a:ext cx="6812280" cy="438785"/>
                          <a:chOff x="0" y="0"/>
                          <a:chExt cx="4329" cy="275"/>
                        </a:xfrm>
                      </wpg:grpSpPr>
                      <wps:wsp>
                        <wps:cNvPr id="46" name="Полилиния 46"/>
                        <wps:cNvSpPr>
                          <a:spLocks noEditPoints="1"/>
                        </wps:cNvSpPr>
                        <wps:spPr bwMode="auto">
                          <a:xfrm>
                            <a:off x="0" y="0"/>
                            <a:ext cx="1024" cy="275"/>
                          </a:xfrm>
                          <a:custGeom>
                            <a:avLst/>
                            <a:gdLst>
                              <a:gd name="T0" fmla="*/ 944 w 1024"/>
                              <a:gd name="T1" fmla="*/ 191 h 275"/>
                              <a:gd name="T2" fmla="*/ 1018 w 1024"/>
                              <a:gd name="T3" fmla="*/ 236 h 275"/>
                              <a:gd name="T4" fmla="*/ 1022 w 1024"/>
                              <a:gd name="T5" fmla="*/ 239 h 275"/>
                              <a:gd name="T6" fmla="*/ 1024 w 1024"/>
                              <a:gd name="T7" fmla="*/ 240 h 275"/>
                              <a:gd name="T8" fmla="*/ 963 w 1024"/>
                              <a:gd name="T9" fmla="*/ 275 h 275"/>
                              <a:gd name="T10" fmla="*/ 944 w 1024"/>
                              <a:gd name="T11" fmla="*/ 275 h 275"/>
                              <a:gd name="T12" fmla="*/ 944 w 1024"/>
                              <a:gd name="T13" fmla="*/ 191 h 275"/>
                              <a:gd name="T14" fmla="*/ 787 w 1024"/>
                              <a:gd name="T15" fmla="*/ 93 h 275"/>
                              <a:gd name="T16" fmla="*/ 866 w 1024"/>
                              <a:gd name="T17" fmla="*/ 143 h 275"/>
                              <a:gd name="T18" fmla="*/ 866 w 1024"/>
                              <a:gd name="T19" fmla="*/ 275 h 275"/>
                              <a:gd name="T20" fmla="*/ 787 w 1024"/>
                              <a:gd name="T21" fmla="*/ 275 h 275"/>
                              <a:gd name="T22" fmla="*/ 787 w 1024"/>
                              <a:gd name="T23" fmla="*/ 93 h 275"/>
                              <a:gd name="T24" fmla="*/ 630 w 1024"/>
                              <a:gd name="T25" fmla="*/ 0 h 275"/>
                              <a:gd name="T26" fmla="*/ 635 w 1024"/>
                              <a:gd name="T27" fmla="*/ 0 h 275"/>
                              <a:gd name="T28" fmla="*/ 709 w 1024"/>
                              <a:gd name="T29" fmla="*/ 45 h 275"/>
                              <a:gd name="T30" fmla="*/ 709 w 1024"/>
                              <a:gd name="T31" fmla="*/ 275 h 275"/>
                              <a:gd name="T32" fmla="*/ 630 w 1024"/>
                              <a:gd name="T33" fmla="*/ 275 h 275"/>
                              <a:gd name="T34" fmla="*/ 630 w 1024"/>
                              <a:gd name="T35" fmla="*/ 0 h 275"/>
                              <a:gd name="T36" fmla="*/ 472 w 1024"/>
                              <a:gd name="T37" fmla="*/ 0 h 275"/>
                              <a:gd name="T38" fmla="*/ 550 w 1024"/>
                              <a:gd name="T39" fmla="*/ 0 h 275"/>
                              <a:gd name="T40" fmla="*/ 550 w 1024"/>
                              <a:gd name="T41" fmla="*/ 275 h 275"/>
                              <a:gd name="T42" fmla="*/ 472 w 1024"/>
                              <a:gd name="T43" fmla="*/ 275 h 275"/>
                              <a:gd name="T44" fmla="*/ 472 w 1024"/>
                              <a:gd name="T45" fmla="*/ 0 h 275"/>
                              <a:gd name="T46" fmla="*/ 315 w 1024"/>
                              <a:gd name="T47" fmla="*/ 0 h 275"/>
                              <a:gd name="T48" fmla="*/ 393 w 1024"/>
                              <a:gd name="T49" fmla="*/ 0 h 275"/>
                              <a:gd name="T50" fmla="*/ 393 w 1024"/>
                              <a:gd name="T51" fmla="*/ 275 h 275"/>
                              <a:gd name="T52" fmla="*/ 315 w 1024"/>
                              <a:gd name="T53" fmla="*/ 275 h 275"/>
                              <a:gd name="T54" fmla="*/ 315 w 1024"/>
                              <a:gd name="T55" fmla="*/ 0 h 275"/>
                              <a:gd name="T56" fmla="*/ 158 w 1024"/>
                              <a:gd name="T57" fmla="*/ 0 h 275"/>
                              <a:gd name="T58" fmla="*/ 236 w 1024"/>
                              <a:gd name="T59" fmla="*/ 0 h 275"/>
                              <a:gd name="T60" fmla="*/ 236 w 1024"/>
                              <a:gd name="T61" fmla="*/ 275 h 275"/>
                              <a:gd name="T62" fmla="*/ 158 w 1024"/>
                              <a:gd name="T63" fmla="*/ 275 h 275"/>
                              <a:gd name="T64" fmla="*/ 158 w 1024"/>
                              <a:gd name="T65" fmla="*/ 0 h 275"/>
                              <a:gd name="T66" fmla="*/ 0 w 1024"/>
                              <a:gd name="T67" fmla="*/ 0 h 275"/>
                              <a:gd name="T68" fmla="*/ 78 w 1024"/>
                              <a:gd name="T69" fmla="*/ 0 h 275"/>
                              <a:gd name="T70" fmla="*/ 78 w 1024"/>
                              <a:gd name="T71" fmla="*/ 275 h 275"/>
                              <a:gd name="T72" fmla="*/ 0 w 1024"/>
                              <a:gd name="T73" fmla="*/ 275 h 275"/>
                              <a:gd name="T74" fmla="*/ 0 w 1024"/>
                              <a:gd name="T75" fmla="*/ 0 h 27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  <a:cxn ang="0">
                                <a:pos x="T44" y="T45"/>
                              </a:cxn>
                              <a:cxn ang="0">
                                <a:pos x="T46" y="T47"/>
                              </a:cxn>
                              <a:cxn ang="0">
                                <a:pos x="T48" y="T49"/>
                              </a:cxn>
                              <a:cxn ang="0">
                                <a:pos x="T50" y="T51"/>
                              </a:cxn>
                              <a:cxn ang="0">
                                <a:pos x="T52" y="T53"/>
                              </a:cxn>
                              <a:cxn ang="0">
                                <a:pos x="T54" y="T55"/>
                              </a:cxn>
                              <a:cxn ang="0">
                                <a:pos x="T56" y="T57"/>
                              </a:cxn>
                              <a:cxn ang="0">
                                <a:pos x="T58" y="T59"/>
                              </a:cxn>
                              <a:cxn ang="0">
                                <a:pos x="T60" y="T61"/>
                              </a:cxn>
                              <a:cxn ang="0">
                                <a:pos x="T62" y="T63"/>
                              </a:cxn>
                              <a:cxn ang="0">
                                <a:pos x="T64" y="T65"/>
                              </a:cxn>
                              <a:cxn ang="0">
                                <a:pos x="T66" y="T67"/>
                              </a:cxn>
                              <a:cxn ang="0">
                                <a:pos x="T68" y="T69"/>
                              </a:cxn>
                              <a:cxn ang="0">
                                <a:pos x="T70" y="T71"/>
                              </a:cxn>
                              <a:cxn ang="0">
                                <a:pos x="T72" y="T73"/>
                              </a:cxn>
                              <a:cxn ang="0">
                                <a:pos x="T74" y="T75"/>
                              </a:cxn>
                            </a:cxnLst>
                            <a:rect l="0" t="0" r="r" b="b"/>
                            <a:pathLst>
                              <a:path w="1024" h="275">
                                <a:moveTo>
                                  <a:pt x="944" y="191"/>
                                </a:moveTo>
                                <a:lnTo>
                                  <a:pt x="1018" y="236"/>
                                </a:lnTo>
                                <a:lnTo>
                                  <a:pt x="1022" y="239"/>
                                </a:lnTo>
                                <a:lnTo>
                                  <a:pt x="1024" y="240"/>
                                </a:lnTo>
                                <a:lnTo>
                                  <a:pt x="963" y="275"/>
                                </a:lnTo>
                                <a:lnTo>
                                  <a:pt x="944" y="275"/>
                                </a:lnTo>
                                <a:lnTo>
                                  <a:pt x="944" y="191"/>
                                </a:lnTo>
                                <a:close/>
                                <a:moveTo>
                                  <a:pt x="787" y="93"/>
                                </a:moveTo>
                                <a:lnTo>
                                  <a:pt x="866" y="143"/>
                                </a:lnTo>
                                <a:lnTo>
                                  <a:pt x="866" y="275"/>
                                </a:lnTo>
                                <a:lnTo>
                                  <a:pt x="787" y="275"/>
                                </a:lnTo>
                                <a:lnTo>
                                  <a:pt x="787" y="93"/>
                                </a:lnTo>
                                <a:close/>
                                <a:moveTo>
                                  <a:pt x="630" y="0"/>
                                </a:moveTo>
                                <a:lnTo>
                                  <a:pt x="635" y="0"/>
                                </a:lnTo>
                                <a:lnTo>
                                  <a:pt x="709" y="45"/>
                                </a:lnTo>
                                <a:lnTo>
                                  <a:pt x="709" y="275"/>
                                </a:lnTo>
                                <a:lnTo>
                                  <a:pt x="630" y="275"/>
                                </a:lnTo>
                                <a:lnTo>
                                  <a:pt x="630" y="0"/>
                                </a:lnTo>
                                <a:close/>
                                <a:moveTo>
                                  <a:pt x="472" y="0"/>
                                </a:moveTo>
                                <a:lnTo>
                                  <a:pt x="550" y="0"/>
                                </a:lnTo>
                                <a:lnTo>
                                  <a:pt x="550" y="275"/>
                                </a:lnTo>
                                <a:lnTo>
                                  <a:pt x="472" y="275"/>
                                </a:lnTo>
                                <a:lnTo>
                                  <a:pt x="472" y="0"/>
                                </a:lnTo>
                                <a:close/>
                                <a:moveTo>
                                  <a:pt x="315" y="0"/>
                                </a:moveTo>
                                <a:lnTo>
                                  <a:pt x="393" y="0"/>
                                </a:lnTo>
                                <a:lnTo>
                                  <a:pt x="393" y="275"/>
                                </a:lnTo>
                                <a:lnTo>
                                  <a:pt x="315" y="275"/>
                                </a:lnTo>
                                <a:lnTo>
                                  <a:pt x="315" y="0"/>
                                </a:lnTo>
                                <a:close/>
                                <a:moveTo>
                                  <a:pt x="158" y="0"/>
                                </a:moveTo>
                                <a:lnTo>
                                  <a:pt x="236" y="0"/>
                                </a:lnTo>
                                <a:lnTo>
                                  <a:pt x="236" y="275"/>
                                </a:lnTo>
                                <a:lnTo>
                                  <a:pt x="158" y="275"/>
                                </a:lnTo>
                                <a:lnTo>
                                  <a:pt x="158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78" y="0"/>
                                </a:lnTo>
                                <a:lnTo>
                                  <a:pt x="78" y="275"/>
                                </a:lnTo>
                                <a:lnTo>
                                  <a:pt x="0" y="27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47" name="Полилиния 47"/>
                        <wps:cNvSpPr>
                          <a:spLocks noEditPoints="1"/>
                        </wps:cNvSpPr>
                        <wps:spPr bwMode="auto">
                          <a:xfrm>
                            <a:off x="1024" y="240"/>
                            <a:ext cx="252" cy="35"/>
                          </a:xfrm>
                          <a:custGeom>
                            <a:avLst/>
                            <a:gdLst>
                              <a:gd name="T0" fmla="*/ 182 w 252"/>
                              <a:gd name="T1" fmla="*/ 26 h 35"/>
                              <a:gd name="T2" fmla="*/ 252 w 252"/>
                              <a:gd name="T3" fmla="*/ 35 h 35"/>
                              <a:gd name="T4" fmla="*/ 186 w 252"/>
                              <a:gd name="T5" fmla="*/ 35 h 35"/>
                              <a:gd name="T6" fmla="*/ 182 w 252"/>
                              <a:gd name="T7" fmla="*/ 26 h 35"/>
                              <a:gd name="T8" fmla="*/ 0 w 252"/>
                              <a:gd name="T9" fmla="*/ 0 h 35"/>
                              <a:gd name="T10" fmla="*/ 3 w 252"/>
                              <a:gd name="T11" fmla="*/ 2 h 35"/>
                              <a:gd name="T12" fmla="*/ 91 w 252"/>
                              <a:gd name="T13" fmla="*/ 14 h 35"/>
                              <a:gd name="T14" fmla="*/ 100 w 252"/>
                              <a:gd name="T15" fmla="*/ 35 h 35"/>
                              <a:gd name="T16" fmla="*/ 14 w 252"/>
                              <a:gd name="T17" fmla="*/ 35 h 35"/>
                              <a:gd name="T18" fmla="*/ 0 w 252"/>
                              <a:gd name="T19" fmla="*/ 0 h 35"/>
                              <a:gd name="T20" fmla="*/ 0 w 252"/>
                              <a:gd name="T21" fmla="*/ 0 h 35"/>
                              <a:gd name="T22" fmla="*/ 0 w 252"/>
                              <a:gd name="T23" fmla="*/ 0 h 35"/>
                              <a:gd name="T24" fmla="*/ 0 w 252"/>
                              <a:gd name="T25" fmla="*/ 2 h 35"/>
                              <a:gd name="T26" fmla="*/ 0 w 252"/>
                              <a:gd name="T27" fmla="*/ 0 h 3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</a:cxnLst>
                            <a:rect l="0" t="0" r="r" b="b"/>
                            <a:pathLst>
                              <a:path w="252" h="35">
                                <a:moveTo>
                                  <a:pt x="182" y="26"/>
                                </a:moveTo>
                                <a:lnTo>
                                  <a:pt x="252" y="35"/>
                                </a:lnTo>
                                <a:lnTo>
                                  <a:pt x="186" y="35"/>
                                </a:lnTo>
                                <a:lnTo>
                                  <a:pt x="182" y="26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3" y="2"/>
                                </a:lnTo>
                                <a:lnTo>
                                  <a:pt x="91" y="14"/>
                                </a:lnTo>
                                <a:lnTo>
                                  <a:pt x="100" y="35"/>
                                </a:lnTo>
                                <a:lnTo>
                                  <a:pt x="14" y="35"/>
                                </a:lnTo>
                                <a:lnTo>
                                  <a:pt x="0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0" y="0"/>
                                </a:lnTo>
                                <a:lnTo>
                                  <a:pt x="0" y="2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lt1"/>
                          </a:lnRef>
                          <a:fillRef idx="1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48" name="Полилиния 48"/>
                        <wps:cNvSpPr>
                          <a:spLocks noEditPoints="1"/>
                        </wps:cNvSpPr>
                        <wps:spPr bwMode="auto">
                          <a:xfrm>
                            <a:off x="3088" y="0"/>
                            <a:ext cx="81" cy="69"/>
                          </a:xfrm>
                          <a:custGeom>
                            <a:avLst/>
                            <a:gdLst>
                              <a:gd name="T0" fmla="*/ 8 w 81"/>
                              <a:gd name="T1" fmla="*/ 69 h 69"/>
                              <a:gd name="T2" fmla="*/ 8 w 81"/>
                              <a:gd name="T3" fmla="*/ 69 h 69"/>
                              <a:gd name="T4" fmla="*/ 8 w 81"/>
                              <a:gd name="T5" fmla="*/ 69 h 69"/>
                              <a:gd name="T6" fmla="*/ 8 w 81"/>
                              <a:gd name="T7" fmla="*/ 69 h 69"/>
                              <a:gd name="T8" fmla="*/ 0 w 81"/>
                              <a:gd name="T9" fmla="*/ 0 h 69"/>
                              <a:gd name="T10" fmla="*/ 80 w 81"/>
                              <a:gd name="T11" fmla="*/ 0 h 69"/>
                              <a:gd name="T12" fmla="*/ 81 w 81"/>
                              <a:gd name="T13" fmla="*/ 13 h 69"/>
                              <a:gd name="T14" fmla="*/ 11 w 81"/>
                              <a:gd name="T15" fmla="*/ 68 h 69"/>
                              <a:gd name="T16" fmla="*/ 8 w 81"/>
                              <a:gd name="T17" fmla="*/ 65 h 69"/>
                              <a:gd name="T18" fmla="*/ 0 w 81"/>
                              <a:gd name="T19" fmla="*/ 0 h 69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</a:cxnLst>
                            <a:rect l="0" t="0" r="r" b="b"/>
                            <a:pathLst>
                              <a:path w="81" h="69">
                                <a:moveTo>
                                  <a:pt x="8" y="69"/>
                                </a:moveTo>
                                <a:lnTo>
                                  <a:pt x="8" y="69"/>
                                </a:lnTo>
                                <a:lnTo>
                                  <a:pt x="8" y="69"/>
                                </a:lnTo>
                                <a:lnTo>
                                  <a:pt x="8" y="69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80" y="0"/>
                                </a:lnTo>
                                <a:lnTo>
                                  <a:pt x="81" y="13"/>
                                </a:lnTo>
                                <a:lnTo>
                                  <a:pt x="11" y="68"/>
                                </a:lnTo>
                                <a:lnTo>
                                  <a:pt x="8" y="6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lt1"/>
                          </a:lnRef>
                          <a:fillRef idx="1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1" name="Полилиния 49"/>
                        <wps:cNvSpPr>
                          <a:spLocks noEditPoints="1"/>
                        </wps:cNvSpPr>
                        <wps:spPr bwMode="auto">
                          <a:xfrm>
                            <a:off x="3096" y="0"/>
                            <a:ext cx="1233" cy="275"/>
                          </a:xfrm>
                          <a:custGeom>
                            <a:avLst/>
                            <a:gdLst>
                              <a:gd name="T0" fmla="*/ 1233 w 1233"/>
                              <a:gd name="T1" fmla="*/ 119 h 275"/>
                              <a:gd name="T2" fmla="*/ 1233 w 1233"/>
                              <a:gd name="T3" fmla="*/ 219 h 275"/>
                              <a:gd name="T4" fmla="*/ 1161 w 1233"/>
                              <a:gd name="T5" fmla="*/ 275 h 275"/>
                              <a:gd name="T6" fmla="*/ 1031 w 1233"/>
                              <a:gd name="T7" fmla="*/ 275 h 275"/>
                              <a:gd name="T8" fmla="*/ 1233 w 1233"/>
                              <a:gd name="T9" fmla="*/ 119 h 275"/>
                              <a:gd name="T10" fmla="*/ 0 w 1233"/>
                              <a:gd name="T11" fmla="*/ 69 h 275"/>
                              <a:gd name="T12" fmla="*/ 0 w 1233"/>
                              <a:gd name="T13" fmla="*/ 69 h 275"/>
                              <a:gd name="T14" fmla="*/ 0 w 1233"/>
                              <a:gd name="T15" fmla="*/ 69 h 275"/>
                              <a:gd name="T16" fmla="*/ 0 w 1233"/>
                              <a:gd name="T17" fmla="*/ 69 h 275"/>
                              <a:gd name="T18" fmla="*/ 1128 w 1233"/>
                              <a:gd name="T19" fmla="*/ 0 h 275"/>
                              <a:gd name="T20" fmla="*/ 1233 w 1233"/>
                              <a:gd name="T21" fmla="*/ 0 h 275"/>
                              <a:gd name="T22" fmla="*/ 1233 w 1233"/>
                              <a:gd name="T23" fmla="*/ 18 h 275"/>
                              <a:gd name="T24" fmla="*/ 900 w 1233"/>
                              <a:gd name="T25" fmla="*/ 275 h 275"/>
                              <a:gd name="T26" fmla="*/ 771 w 1233"/>
                              <a:gd name="T27" fmla="*/ 275 h 275"/>
                              <a:gd name="T28" fmla="*/ 1128 w 1233"/>
                              <a:gd name="T29" fmla="*/ 0 h 275"/>
                              <a:gd name="T30" fmla="*/ 869 w 1233"/>
                              <a:gd name="T31" fmla="*/ 0 h 275"/>
                              <a:gd name="T32" fmla="*/ 998 w 1233"/>
                              <a:gd name="T33" fmla="*/ 0 h 275"/>
                              <a:gd name="T34" fmla="*/ 641 w 1233"/>
                              <a:gd name="T35" fmla="*/ 275 h 275"/>
                              <a:gd name="T36" fmla="*/ 512 w 1233"/>
                              <a:gd name="T37" fmla="*/ 275 h 275"/>
                              <a:gd name="T38" fmla="*/ 869 w 1233"/>
                              <a:gd name="T39" fmla="*/ 0 h 275"/>
                              <a:gd name="T40" fmla="*/ 609 w 1233"/>
                              <a:gd name="T41" fmla="*/ 0 h 275"/>
                              <a:gd name="T42" fmla="*/ 739 w 1233"/>
                              <a:gd name="T43" fmla="*/ 0 h 275"/>
                              <a:gd name="T44" fmla="*/ 382 w 1233"/>
                              <a:gd name="T45" fmla="*/ 275 h 275"/>
                              <a:gd name="T46" fmla="*/ 268 w 1233"/>
                              <a:gd name="T47" fmla="*/ 275 h 275"/>
                              <a:gd name="T48" fmla="*/ 261 w 1233"/>
                              <a:gd name="T49" fmla="*/ 270 h 275"/>
                              <a:gd name="T50" fmla="*/ 609 w 1233"/>
                              <a:gd name="T51" fmla="*/ 0 h 275"/>
                              <a:gd name="T52" fmla="*/ 349 w 1233"/>
                              <a:gd name="T53" fmla="*/ 0 h 275"/>
                              <a:gd name="T54" fmla="*/ 480 w 1233"/>
                              <a:gd name="T55" fmla="*/ 0 h 275"/>
                              <a:gd name="T56" fmla="*/ 196 w 1233"/>
                              <a:gd name="T57" fmla="*/ 219 h 275"/>
                              <a:gd name="T58" fmla="*/ 142 w 1233"/>
                              <a:gd name="T59" fmla="*/ 177 h 275"/>
                              <a:gd name="T60" fmla="*/ 139 w 1233"/>
                              <a:gd name="T61" fmla="*/ 173 h 275"/>
                              <a:gd name="T62" fmla="*/ 132 w 1233"/>
                              <a:gd name="T63" fmla="*/ 168 h 275"/>
                              <a:gd name="T64" fmla="*/ 349 w 1233"/>
                              <a:gd name="T65" fmla="*/ 0 h 275"/>
                              <a:gd name="T66" fmla="*/ 90 w 1233"/>
                              <a:gd name="T67" fmla="*/ 0 h 275"/>
                              <a:gd name="T68" fmla="*/ 220 w 1233"/>
                              <a:gd name="T69" fmla="*/ 0 h 275"/>
                              <a:gd name="T70" fmla="*/ 68 w 1233"/>
                              <a:gd name="T71" fmla="*/ 117 h 275"/>
                              <a:gd name="T72" fmla="*/ 3 w 1233"/>
                              <a:gd name="T73" fmla="*/ 68 h 275"/>
                              <a:gd name="T74" fmla="*/ 73 w 1233"/>
                              <a:gd name="T75" fmla="*/ 13 h 275"/>
                              <a:gd name="T76" fmla="*/ 90 w 1233"/>
                              <a:gd name="T77" fmla="*/ 0 h 27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  <a:cxn ang="0">
                                <a:pos x="T44" y="T45"/>
                              </a:cxn>
                              <a:cxn ang="0">
                                <a:pos x="T46" y="T47"/>
                              </a:cxn>
                              <a:cxn ang="0">
                                <a:pos x="T48" y="T49"/>
                              </a:cxn>
                              <a:cxn ang="0">
                                <a:pos x="T50" y="T51"/>
                              </a:cxn>
                              <a:cxn ang="0">
                                <a:pos x="T52" y="T53"/>
                              </a:cxn>
                              <a:cxn ang="0">
                                <a:pos x="T54" y="T55"/>
                              </a:cxn>
                              <a:cxn ang="0">
                                <a:pos x="T56" y="T57"/>
                              </a:cxn>
                              <a:cxn ang="0">
                                <a:pos x="T58" y="T59"/>
                              </a:cxn>
                              <a:cxn ang="0">
                                <a:pos x="T60" y="T61"/>
                              </a:cxn>
                              <a:cxn ang="0">
                                <a:pos x="T62" y="T63"/>
                              </a:cxn>
                              <a:cxn ang="0">
                                <a:pos x="T64" y="T65"/>
                              </a:cxn>
                              <a:cxn ang="0">
                                <a:pos x="T66" y="T67"/>
                              </a:cxn>
                              <a:cxn ang="0">
                                <a:pos x="T68" y="T69"/>
                              </a:cxn>
                              <a:cxn ang="0">
                                <a:pos x="T70" y="T71"/>
                              </a:cxn>
                              <a:cxn ang="0">
                                <a:pos x="T72" y="T73"/>
                              </a:cxn>
                              <a:cxn ang="0">
                                <a:pos x="T74" y="T75"/>
                              </a:cxn>
                              <a:cxn ang="0">
                                <a:pos x="T76" y="T77"/>
                              </a:cxn>
                            </a:cxnLst>
                            <a:rect l="0" t="0" r="r" b="b"/>
                            <a:pathLst>
                              <a:path w="1233" h="275">
                                <a:moveTo>
                                  <a:pt x="1233" y="119"/>
                                </a:moveTo>
                                <a:lnTo>
                                  <a:pt x="1233" y="219"/>
                                </a:lnTo>
                                <a:lnTo>
                                  <a:pt x="1161" y="275"/>
                                </a:lnTo>
                                <a:lnTo>
                                  <a:pt x="1031" y="275"/>
                                </a:lnTo>
                                <a:lnTo>
                                  <a:pt x="1233" y="119"/>
                                </a:lnTo>
                                <a:close/>
                                <a:moveTo>
                                  <a:pt x="0" y="69"/>
                                </a:moveTo>
                                <a:lnTo>
                                  <a:pt x="0" y="69"/>
                                </a:lnTo>
                                <a:lnTo>
                                  <a:pt x="0" y="69"/>
                                </a:lnTo>
                                <a:lnTo>
                                  <a:pt x="0" y="69"/>
                                </a:lnTo>
                                <a:close/>
                                <a:moveTo>
                                  <a:pt x="1128" y="0"/>
                                </a:moveTo>
                                <a:lnTo>
                                  <a:pt x="1233" y="0"/>
                                </a:lnTo>
                                <a:lnTo>
                                  <a:pt x="1233" y="18"/>
                                </a:lnTo>
                                <a:lnTo>
                                  <a:pt x="900" y="275"/>
                                </a:lnTo>
                                <a:lnTo>
                                  <a:pt x="771" y="275"/>
                                </a:lnTo>
                                <a:lnTo>
                                  <a:pt x="1128" y="0"/>
                                </a:lnTo>
                                <a:close/>
                                <a:moveTo>
                                  <a:pt x="869" y="0"/>
                                </a:moveTo>
                                <a:lnTo>
                                  <a:pt x="998" y="0"/>
                                </a:lnTo>
                                <a:lnTo>
                                  <a:pt x="641" y="275"/>
                                </a:lnTo>
                                <a:lnTo>
                                  <a:pt x="512" y="275"/>
                                </a:lnTo>
                                <a:lnTo>
                                  <a:pt x="869" y="0"/>
                                </a:lnTo>
                                <a:close/>
                                <a:moveTo>
                                  <a:pt x="609" y="0"/>
                                </a:moveTo>
                                <a:lnTo>
                                  <a:pt x="739" y="0"/>
                                </a:lnTo>
                                <a:lnTo>
                                  <a:pt x="382" y="275"/>
                                </a:lnTo>
                                <a:lnTo>
                                  <a:pt x="268" y="275"/>
                                </a:lnTo>
                                <a:lnTo>
                                  <a:pt x="261" y="270"/>
                                </a:lnTo>
                                <a:lnTo>
                                  <a:pt x="609" y="0"/>
                                </a:lnTo>
                                <a:close/>
                                <a:moveTo>
                                  <a:pt x="349" y="0"/>
                                </a:moveTo>
                                <a:lnTo>
                                  <a:pt x="480" y="0"/>
                                </a:lnTo>
                                <a:lnTo>
                                  <a:pt x="196" y="219"/>
                                </a:lnTo>
                                <a:lnTo>
                                  <a:pt x="142" y="177"/>
                                </a:lnTo>
                                <a:lnTo>
                                  <a:pt x="139" y="173"/>
                                </a:lnTo>
                                <a:lnTo>
                                  <a:pt x="132" y="168"/>
                                </a:lnTo>
                                <a:lnTo>
                                  <a:pt x="349" y="0"/>
                                </a:lnTo>
                                <a:close/>
                                <a:moveTo>
                                  <a:pt x="90" y="0"/>
                                </a:moveTo>
                                <a:lnTo>
                                  <a:pt x="220" y="0"/>
                                </a:lnTo>
                                <a:lnTo>
                                  <a:pt x="68" y="117"/>
                                </a:lnTo>
                                <a:lnTo>
                                  <a:pt x="3" y="68"/>
                                </a:lnTo>
                                <a:lnTo>
                                  <a:pt x="73" y="13"/>
                                </a:lnTo>
                                <a:lnTo>
                                  <a:pt x="9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F4AA296" w14:textId="77777777" w:rsidR="001C2B78" w:rsidRPr="001C2B78" w:rsidRDefault="001C2B78" w:rsidP="001C2B78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b/>
                                  <w:sz w:val="56"/>
                                  <w:lang w:val="uz-Latn-UZ"/>
                                </w:rPr>
                              </w:pPr>
                              <w:r w:rsidRPr="001C2B78">
                                <w:rPr>
                                  <w:rFonts w:ascii="Times New Roman" w:hAnsi="Times New Roman" w:cs="Times New Roman"/>
                                  <w:b/>
                                  <w:sz w:val="56"/>
                                  <w:lang w:val="uz-Latn-UZ"/>
                                </w:rPr>
                                <w:t>UrDU</w:t>
                              </w:r>
                            </w:p>
                          </w:txbxContent>
                        </wps:txbx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0" name="Полилиния 50"/>
                        <wps:cNvSpPr>
                          <a:spLocks noEditPoints="1"/>
                        </wps:cNvSpPr>
                        <wps:spPr bwMode="auto">
                          <a:xfrm>
                            <a:off x="635" y="0"/>
                            <a:ext cx="387" cy="239"/>
                          </a:xfrm>
                          <a:custGeom>
                            <a:avLst/>
                            <a:gdLst>
                              <a:gd name="T0" fmla="*/ 301 w 387"/>
                              <a:gd name="T1" fmla="*/ 0 h 239"/>
                              <a:gd name="T2" fmla="*/ 328 w 387"/>
                              <a:gd name="T3" fmla="*/ 0 h 239"/>
                              <a:gd name="T4" fmla="*/ 332 w 387"/>
                              <a:gd name="T5" fmla="*/ 18 h 239"/>
                              <a:gd name="T6" fmla="*/ 301 w 387"/>
                              <a:gd name="T7" fmla="*/ 0 h 239"/>
                              <a:gd name="T8" fmla="*/ 0 w 387"/>
                              <a:gd name="T9" fmla="*/ 0 h 239"/>
                              <a:gd name="T10" fmla="*/ 151 w 387"/>
                              <a:gd name="T11" fmla="*/ 0 h 239"/>
                              <a:gd name="T12" fmla="*/ 361 w 387"/>
                              <a:gd name="T13" fmla="*/ 129 h 239"/>
                              <a:gd name="T14" fmla="*/ 365 w 387"/>
                              <a:gd name="T15" fmla="*/ 148 h 239"/>
                              <a:gd name="T16" fmla="*/ 365 w 387"/>
                              <a:gd name="T17" fmla="*/ 148 h 239"/>
                              <a:gd name="T18" fmla="*/ 387 w 387"/>
                              <a:gd name="T19" fmla="*/ 239 h 239"/>
                              <a:gd name="T20" fmla="*/ 383 w 387"/>
                              <a:gd name="T21" fmla="*/ 236 h 239"/>
                              <a:gd name="T22" fmla="*/ 309 w 387"/>
                              <a:gd name="T23" fmla="*/ 191 h 239"/>
                              <a:gd name="T24" fmla="*/ 231 w 387"/>
                              <a:gd name="T25" fmla="*/ 143 h 239"/>
                              <a:gd name="T26" fmla="*/ 152 w 387"/>
                              <a:gd name="T27" fmla="*/ 93 h 239"/>
                              <a:gd name="T28" fmla="*/ 74 w 387"/>
                              <a:gd name="T29" fmla="*/ 45 h 239"/>
                              <a:gd name="T30" fmla="*/ 0 w 387"/>
                              <a:gd name="T31" fmla="*/ 0 h 239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</a:cxnLst>
                            <a:rect l="0" t="0" r="r" b="b"/>
                            <a:pathLst>
                              <a:path w="387" h="239">
                                <a:moveTo>
                                  <a:pt x="301" y="0"/>
                                </a:moveTo>
                                <a:lnTo>
                                  <a:pt x="328" y="0"/>
                                </a:lnTo>
                                <a:lnTo>
                                  <a:pt x="332" y="18"/>
                                </a:lnTo>
                                <a:lnTo>
                                  <a:pt x="301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151" y="0"/>
                                </a:lnTo>
                                <a:lnTo>
                                  <a:pt x="361" y="129"/>
                                </a:lnTo>
                                <a:lnTo>
                                  <a:pt x="365" y="148"/>
                                </a:lnTo>
                                <a:lnTo>
                                  <a:pt x="365" y="148"/>
                                </a:lnTo>
                                <a:lnTo>
                                  <a:pt x="387" y="239"/>
                                </a:lnTo>
                                <a:lnTo>
                                  <a:pt x="383" y="236"/>
                                </a:lnTo>
                                <a:lnTo>
                                  <a:pt x="309" y="191"/>
                                </a:lnTo>
                                <a:lnTo>
                                  <a:pt x="231" y="143"/>
                                </a:lnTo>
                                <a:lnTo>
                                  <a:pt x="152" y="93"/>
                                </a:lnTo>
                                <a:lnTo>
                                  <a:pt x="74" y="4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1" name="Полилиния 51"/>
                        <wps:cNvSpPr>
                          <a:spLocks noEditPoints="1"/>
                        </wps:cNvSpPr>
                        <wps:spPr bwMode="auto">
                          <a:xfrm>
                            <a:off x="1024" y="0"/>
                            <a:ext cx="1471" cy="275"/>
                          </a:xfrm>
                          <a:custGeom>
                            <a:avLst/>
                            <a:gdLst>
                              <a:gd name="T0" fmla="*/ 63 w 1471"/>
                              <a:gd name="T1" fmla="*/ 169 h 275"/>
                              <a:gd name="T2" fmla="*/ 848 w 1471"/>
                              <a:gd name="T3" fmla="*/ 275 h 275"/>
                              <a:gd name="T4" fmla="*/ 252 w 1471"/>
                              <a:gd name="T5" fmla="*/ 275 h 275"/>
                              <a:gd name="T6" fmla="*/ 182 w 1471"/>
                              <a:gd name="T7" fmla="*/ 266 h 275"/>
                              <a:gd name="T8" fmla="*/ 91 w 1471"/>
                              <a:gd name="T9" fmla="*/ 254 h 275"/>
                              <a:gd name="T10" fmla="*/ 3 w 1471"/>
                              <a:gd name="T11" fmla="*/ 242 h 275"/>
                              <a:gd name="T12" fmla="*/ 0 w 1471"/>
                              <a:gd name="T13" fmla="*/ 240 h 275"/>
                              <a:gd name="T14" fmla="*/ 0 w 1471"/>
                              <a:gd name="T15" fmla="*/ 240 h 275"/>
                              <a:gd name="T16" fmla="*/ 0 w 1471"/>
                              <a:gd name="T17" fmla="*/ 240 h 275"/>
                              <a:gd name="T18" fmla="*/ 0 w 1471"/>
                              <a:gd name="T19" fmla="*/ 240 h 275"/>
                              <a:gd name="T20" fmla="*/ 63 w 1471"/>
                              <a:gd name="T21" fmla="*/ 169 h 275"/>
                              <a:gd name="T22" fmla="*/ 191 w 1471"/>
                              <a:gd name="T23" fmla="*/ 26 h 275"/>
                              <a:gd name="T24" fmla="*/ 1431 w 1471"/>
                              <a:gd name="T25" fmla="*/ 192 h 275"/>
                              <a:gd name="T26" fmla="*/ 1471 w 1471"/>
                              <a:gd name="T27" fmla="*/ 275 h 275"/>
                              <a:gd name="T28" fmla="*/ 1444 w 1471"/>
                              <a:gd name="T29" fmla="*/ 275 h 275"/>
                              <a:gd name="T30" fmla="*/ 128 w 1471"/>
                              <a:gd name="T31" fmla="*/ 97 h 275"/>
                              <a:gd name="T32" fmla="*/ 191 w 1471"/>
                              <a:gd name="T33" fmla="*/ 26 h 275"/>
                              <a:gd name="T34" fmla="*/ 593 w 1471"/>
                              <a:gd name="T35" fmla="*/ 0 h 275"/>
                              <a:gd name="T36" fmla="*/ 1189 w 1471"/>
                              <a:gd name="T37" fmla="*/ 0 h 275"/>
                              <a:gd name="T38" fmla="*/ 1348 w 1471"/>
                              <a:gd name="T39" fmla="*/ 21 h 275"/>
                              <a:gd name="T40" fmla="*/ 1389 w 1471"/>
                              <a:gd name="T41" fmla="*/ 107 h 275"/>
                              <a:gd name="T42" fmla="*/ 593 w 1471"/>
                              <a:gd name="T43" fmla="*/ 0 h 27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</a:cxnLst>
                            <a:rect l="0" t="0" r="r" b="b"/>
                            <a:pathLst>
                              <a:path w="1471" h="275">
                                <a:moveTo>
                                  <a:pt x="63" y="169"/>
                                </a:moveTo>
                                <a:lnTo>
                                  <a:pt x="848" y="275"/>
                                </a:lnTo>
                                <a:lnTo>
                                  <a:pt x="252" y="275"/>
                                </a:lnTo>
                                <a:lnTo>
                                  <a:pt x="182" y="266"/>
                                </a:lnTo>
                                <a:lnTo>
                                  <a:pt x="91" y="254"/>
                                </a:lnTo>
                                <a:lnTo>
                                  <a:pt x="3" y="242"/>
                                </a:lnTo>
                                <a:lnTo>
                                  <a:pt x="0" y="240"/>
                                </a:lnTo>
                                <a:lnTo>
                                  <a:pt x="0" y="240"/>
                                </a:lnTo>
                                <a:lnTo>
                                  <a:pt x="0" y="240"/>
                                </a:lnTo>
                                <a:lnTo>
                                  <a:pt x="0" y="240"/>
                                </a:lnTo>
                                <a:lnTo>
                                  <a:pt x="63" y="169"/>
                                </a:lnTo>
                                <a:close/>
                                <a:moveTo>
                                  <a:pt x="191" y="26"/>
                                </a:moveTo>
                                <a:lnTo>
                                  <a:pt x="1431" y="192"/>
                                </a:lnTo>
                                <a:lnTo>
                                  <a:pt x="1471" y="275"/>
                                </a:lnTo>
                                <a:lnTo>
                                  <a:pt x="1444" y="275"/>
                                </a:lnTo>
                                <a:lnTo>
                                  <a:pt x="128" y="97"/>
                                </a:lnTo>
                                <a:lnTo>
                                  <a:pt x="191" y="26"/>
                                </a:lnTo>
                                <a:close/>
                                <a:moveTo>
                                  <a:pt x="593" y="0"/>
                                </a:moveTo>
                                <a:lnTo>
                                  <a:pt x="1189" y="0"/>
                                </a:lnTo>
                                <a:lnTo>
                                  <a:pt x="1348" y="21"/>
                                </a:lnTo>
                                <a:lnTo>
                                  <a:pt x="1389" y="107"/>
                                </a:lnTo>
                                <a:lnTo>
                                  <a:pt x="593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2" name="Полилиния 52"/>
                        <wps:cNvSpPr>
                          <a:spLocks noEditPoints="1"/>
                        </wps:cNvSpPr>
                        <wps:spPr bwMode="auto">
                          <a:xfrm>
                            <a:off x="2361" y="0"/>
                            <a:ext cx="924" cy="275"/>
                          </a:xfrm>
                          <a:custGeom>
                            <a:avLst/>
                            <a:gdLst>
                              <a:gd name="T0" fmla="*/ 735 w 924"/>
                              <a:gd name="T1" fmla="*/ 65 h 275"/>
                              <a:gd name="T2" fmla="*/ 738 w 924"/>
                              <a:gd name="T3" fmla="*/ 68 h 275"/>
                              <a:gd name="T4" fmla="*/ 803 w 924"/>
                              <a:gd name="T5" fmla="*/ 117 h 275"/>
                              <a:gd name="T6" fmla="*/ 867 w 924"/>
                              <a:gd name="T7" fmla="*/ 168 h 275"/>
                              <a:gd name="T8" fmla="*/ 874 w 924"/>
                              <a:gd name="T9" fmla="*/ 173 h 275"/>
                              <a:gd name="T10" fmla="*/ 877 w 924"/>
                              <a:gd name="T11" fmla="*/ 177 h 275"/>
                              <a:gd name="T12" fmla="*/ 924 w 924"/>
                              <a:gd name="T13" fmla="*/ 275 h 275"/>
                              <a:gd name="T14" fmla="*/ 836 w 924"/>
                              <a:gd name="T15" fmla="*/ 275 h 275"/>
                              <a:gd name="T16" fmla="*/ 735 w 924"/>
                              <a:gd name="T17" fmla="*/ 69 h 275"/>
                              <a:gd name="T18" fmla="*/ 735 w 924"/>
                              <a:gd name="T19" fmla="*/ 69 h 275"/>
                              <a:gd name="T20" fmla="*/ 735 w 924"/>
                              <a:gd name="T21" fmla="*/ 69 h 275"/>
                              <a:gd name="T22" fmla="*/ 735 w 924"/>
                              <a:gd name="T23" fmla="*/ 68 h 275"/>
                              <a:gd name="T24" fmla="*/ 735 w 924"/>
                              <a:gd name="T25" fmla="*/ 68 h 275"/>
                              <a:gd name="T26" fmla="*/ 735 w 924"/>
                              <a:gd name="T27" fmla="*/ 65 h 275"/>
                              <a:gd name="T28" fmla="*/ 735 w 924"/>
                              <a:gd name="T29" fmla="*/ 65 h 275"/>
                              <a:gd name="T30" fmla="*/ 735 w 924"/>
                              <a:gd name="T31" fmla="*/ 65 h 275"/>
                              <a:gd name="T32" fmla="*/ 735 w 924"/>
                              <a:gd name="T33" fmla="*/ 65 h 275"/>
                              <a:gd name="T34" fmla="*/ 735 w 924"/>
                              <a:gd name="T35" fmla="*/ 65 h 275"/>
                              <a:gd name="T36" fmla="*/ 526 w 924"/>
                              <a:gd name="T37" fmla="*/ 0 h 275"/>
                              <a:gd name="T38" fmla="*/ 615 w 924"/>
                              <a:gd name="T39" fmla="*/ 0 h 275"/>
                              <a:gd name="T40" fmla="*/ 748 w 924"/>
                              <a:gd name="T41" fmla="*/ 275 h 275"/>
                              <a:gd name="T42" fmla="*/ 661 w 924"/>
                              <a:gd name="T43" fmla="*/ 275 h 275"/>
                              <a:gd name="T44" fmla="*/ 526 w 924"/>
                              <a:gd name="T45" fmla="*/ 0 h 275"/>
                              <a:gd name="T46" fmla="*/ 352 w 924"/>
                              <a:gd name="T47" fmla="*/ 0 h 275"/>
                              <a:gd name="T48" fmla="*/ 439 w 924"/>
                              <a:gd name="T49" fmla="*/ 0 h 275"/>
                              <a:gd name="T50" fmla="*/ 573 w 924"/>
                              <a:gd name="T51" fmla="*/ 275 h 275"/>
                              <a:gd name="T52" fmla="*/ 485 w 924"/>
                              <a:gd name="T53" fmla="*/ 275 h 275"/>
                              <a:gd name="T54" fmla="*/ 352 w 924"/>
                              <a:gd name="T55" fmla="*/ 0 h 275"/>
                              <a:gd name="T56" fmla="*/ 176 w 924"/>
                              <a:gd name="T57" fmla="*/ 0 h 275"/>
                              <a:gd name="T58" fmla="*/ 263 w 924"/>
                              <a:gd name="T59" fmla="*/ 0 h 275"/>
                              <a:gd name="T60" fmla="*/ 398 w 924"/>
                              <a:gd name="T61" fmla="*/ 275 h 275"/>
                              <a:gd name="T62" fmla="*/ 310 w 924"/>
                              <a:gd name="T63" fmla="*/ 275 h 275"/>
                              <a:gd name="T64" fmla="*/ 176 w 924"/>
                              <a:gd name="T65" fmla="*/ 0 h 275"/>
                              <a:gd name="T66" fmla="*/ 0 w 924"/>
                              <a:gd name="T67" fmla="*/ 0 h 275"/>
                              <a:gd name="T68" fmla="*/ 89 w 924"/>
                              <a:gd name="T69" fmla="*/ 0 h 275"/>
                              <a:gd name="T70" fmla="*/ 222 w 924"/>
                              <a:gd name="T71" fmla="*/ 275 h 275"/>
                              <a:gd name="T72" fmla="*/ 135 w 924"/>
                              <a:gd name="T73" fmla="*/ 275 h 275"/>
                              <a:gd name="T74" fmla="*/ 0 w 924"/>
                              <a:gd name="T75" fmla="*/ 0 h 27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  <a:cxn ang="0">
                                <a:pos x="T44" y="T45"/>
                              </a:cxn>
                              <a:cxn ang="0">
                                <a:pos x="T46" y="T47"/>
                              </a:cxn>
                              <a:cxn ang="0">
                                <a:pos x="T48" y="T49"/>
                              </a:cxn>
                              <a:cxn ang="0">
                                <a:pos x="T50" y="T51"/>
                              </a:cxn>
                              <a:cxn ang="0">
                                <a:pos x="T52" y="T53"/>
                              </a:cxn>
                              <a:cxn ang="0">
                                <a:pos x="T54" y="T55"/>
                              </a:cxn>
                              <a:cxn ang="0">
                                <a:pos x="T56" y="T57"/>
                              </a:cxn>
                              <a:cxn ang="0">
                                <a:pos x="T58" y="T59"/>
                              </a:cxn>
                              <a:cxn ang="0">
                                <a:pos x="T60" y="T61"/>
                              </a:cxn>
                              <a:cxn ang="0">
                                <a:pos x="T62" y="T63"/>
                              </a:cxn>
                              <a:cxn ang="0">
                                <a:pos x="T64" y="T65"/>
                              </a:cxn>
                              <a:cxn ang="0">
                                <a:pos x="T66" y="T67"/>
                              </a:cxn>
                              <a:cxn ang="0">
                                <a:pos x="T68" y="T69"/>
                              </a:cxn>
                              <a:cxn ang="0">
                                <a:pos x="T70" y="T71"/>
                              </a:cxn>
                              <a:cxn ang="0">
                                <a:pos x="T72" y="T73"/>
                              </a:cxn>
                              <a:cxn ang="0">
                                <a:pos x="T74" y="T75"/>
                              </a:cxn>
                            </a:cxnLst>
                            <a:rect l="0" t="0" r="r" b="b"/>
                            <a:pathLst>
                              <a:path w="924" h="275">
                                <a:moveTo>
                                  <a:pt x="735" y="65"/>
                                </a:moveTo>
                                <a:lnTo>
                                  <a:pt x="738" y="68"/>
                                </a:lnTo>
                                <a:lnTo>
                                  <a:pt x="803" y="117"/>
                                </a:lnTo>
                                <a:lnTo>
                                  <a:pt x="867" y="168"/>
                                </a:lnTo>
                                <a:lnTo>
                                  <a:pt x="874" y="173"/>
                                </a:lnTo>
                                <a:lnTo>
                                  <a:pt x="877" y="177"/>
                                </a:lnTo>
                                <a:lnTo>
                                  <a:pt x="924" y="275"/>
                                </a:lnTo>
                                <a:lnTo>
                                  <a:pt x="836" y="275"/>
                                </a:lnTo>
                                <a:lnTo>
                                  <a:pt x="735" y="69"/>
                                </a:lnTo>
                                <a:lnTo>
                                  <a:pt x="735" y="69"/>
                                </a:lnTo>
                                <a:lnTo>
                                  <a:pt x="735" y="69"/>
                                </a:lnTo>
                                <a:lnTo>
                                  <a:pt x="735" y="68"/>
                                </a:lnTo>
                                <a:lnTo>
                                  <a:pt x="735" y="68"/>
                                </a:lnTo>
                                <a:lnTo>
                                  <a:pt x="735" y="65"/>
                                </a:lnTo>
                                <a:close/>
                                <a:moveTo>
                                  <a:pt x="735" y="65"/>
                                </a:moveTo>
                                <a:lnTo>
                                  <a:pt x="735" y="65"/>
                                </a:lnTo>
                                <a:lnTo>
                                  <a:pt x="735" y="65"/>
                                </a:lnTo>
                                <a:lnTo>
                                  <a:pt x="735" y="65"/>
                                </a:lnTo>
                                <a:close/>
                                <a:moveTo>
                                  <a:pt x="526" y="0"/>
                                </a:moveTo>
                                <a:lnTo>
                                  <a:pt x="615" y="0"/>
                                </a:lnTo>
                                <a:lnTo>
                                  <a:pt x="748" y="275"/>
                                </a:lnTo>
                                <a:lnTo>
                                  <a:pt x="661" y="275"/>
                                </a:lnTo>
                                <a:lnTo>
                                  <a:pt x="526" y="0"/>
                                </a:lnTo>
                                <a:close/>
                                <a:moveTo>
                                  <a:pt x="352" y="0"/>
                                </a:moveTo>
                                <a:lnTo>
                                  <a:pt x="439" y="0"/>
                                </a:lnTo>
                                <a:lnTo>
                                  <a:pt x="573" y="275"/>
                                </a:lnTo>
                                <a:lnTo>
                                  <a:pt x="485" y="275"/>
                                </a:lnTo>
                                <a:lnTo>
                                  <a:pt x="352" y="0"/>
                                </a:lnTo>
                                <a:close/>
                                <a:moveTo>
                                  <a:pt x="176" y="0"/>
                                </a:moveTo>
                                <a:lnTo>
                                  <a:pt x="263" y="0"/>
                                </a:lnTo>
                                <a:lnTo>
                                  <a:pt x="398" y="275"/>
                                </a:lnTo>
                                <a:lnTo>
                                  <a:pt x="310" y="275"/>
                                </a:lnTo>
                                <a:lnTo>
                                  <a:pt x="176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89" y="0"/>
                                </a:lnTo>
                                <a:lnTo>
                                  <a:pt x="222" y="275"/>
                                </a:lnTo>
                                <a:lnTo>
                                  <a:pt x="135" y="27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3" name="Полилиния 53"/>
                        <wps:cNvSpPr>
                          <a:spLocks/>
                        </wps:cNvSpPr>
                        <wps:spPr bwMode="auto">
                          <a:xfrm>
                            <a:off x="3009" y="0"/>
                            <a:ext cx="87" cy="68"/>
                          </a:xfrm>
                          <a:custGeom>
                            <a:avLst/>
                            <a:gdLst>
                              <a:gd name="T0" fmla="*/ 0 w 87"/>
                              <a:gd name="T1" fmla="*/ 0 h 68"/>
                              <a:gd name="T2" fmla="*/ 79 w 87"/>
                              <a:gd name="T3" fmla="*/ 0 h 68"/>
                              <a:gd name="T4" fmla="*/ 87 w 87"/>
                              <a:gd name="T5" fmla="*/ 65 h 68"/>
                              <a:gd name="T6" fmla="*/ 87 w 87"/>
                              <a:gd name="T7" fmla="*/ 68 h 68"/>
                              <a:gd name="T8" fmla="*/ 87 w 87"/>
                              <a:gd name="T9" fmla="*/ 68 h 68"/>
                              <a:gd name="T10" fmla="*/ 0 w 87"/>
                              <a:gd name="T11" fmla="*/ 0 h 68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87" h="68">
                                <a:moveTo>
                                  <a:pt x="0" y="0"/>
                                </a:moveTo>
                                <a:lnTo>
                                  <a:pt x="79" y="0"/>
                                </a:lnTo>
                                <a:lnTo>
                                  <a:pt x="87" y="65"/>
                                </a:lnTo>
                                <a:lnTo>
                                  <a:pt x="87" y="68"/>
                                </a:lnTo>
                                <a:lnTo>
                                  <a:pt x="87" y="68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lt1"/>
                          </a:lnRef>
                          <a:fillRef idx="1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4" name="Полилиния 54"/>
                        <wps:cNvSpPr>
                          <a:spLocks noEditPoints="1"/>
                        </wps:cNvSpPr>
                        <wps:spPr bwMode="auto">
                          <a:xfrm>
                            <a:off x="963" y="0"/>
                            <a:ext cx="276" cy="240"/>
                          </a:xfrm>
                          <a:custGeom>
                            <a:avLst/>
                            <a:gdLst>
                              <a:gd name="T0" fmla="*/ 170 w 276"/>
                              <a:gd name="T1" fmla="*/ 0 h 240"/>
                              <a:gd name="T2" fmla="*/ 276 w 276"/>
                              <a:gd name="T3" fmla="*/ 0 h 240"/>
                              <a:gd name="T4" fmla="*/ 252 w 276"/>
                              <a:gd name="T5" fmla="*/ 26 h 240"/>
                              <a:gd name="T6" fmla="*/ 189 w 276"/>
                              <a:gd name="T7" fmla="*/ 97 h 240"/>
                              <a:gd name="T8" fmla="*/ 124 w 276"/>
                              <a:gd name="T9" fmla="*/ 169 h 240"/>
                              <a:gd name="T10" fmla="*/ 61 w 276"/>
                              <a:gd name="T11" fmla="*/ 240 h 240"/>
                              <a:gd name="T12" fmla="*/ 61 w 276"/>
                              <a:gd name="T13" fmla="*/ 240 h 240"/>
                              <a:gd name="T14" fmla="*/ 61 w 276"/>
                              <a:gd name="T15" fmla="*/ 240 h 240"/>
                              <a:gd name="T16" fmla="*/ 59 w 276"/>
                              <a:gd name="T17" fmla="*/ 239 h 240"/>
                              <a:gd name="T18" fmla="*/ 59 w 276"/>
                              <a:gd name="T19" fmla="*/ 239 h 240"/>
                              <a:gd name="T20" fmla="*/ 37 w 276"/>
                              <a:gd name="T21" fmla="*/ 148 h 240"/>
                              <a:gd name="T22" fmla="*/ 37 w 276"/>
                              <a:gd name="T23" fmla="*/ 148 h 240"/>
                              <a:gd name="T24" fmla="*/ 170 w 276"/>
                              <a:gd name="T25" fmla="*/ 0 h 240"/>
                              <a:gd name="T26" fmla="*/ 0 w 276"/>
                              <a:gd name="T27" fmla="*/ 0 h 240"/>
                              <a:gd name="T28" fmla="*/ 63 w 276"/>
                              <a:gd name="T29" fmla="*/ 0 h 240"/>
                              <a:gd name="T30" fmla="*/ 13 w 276"/>
                              <a:gd name="T31" fmla="*/ 56 h 240"/>
                              <a:gd name="T32" fmla="*/ 4 w 276"/>
                              <a:gd name="T33" fmla="*/ 18 h 240"/>
                              <a:gd name="T34" fmla="*/ 0 w 276"/>
                              <a:gd name="T35" fmla="*/ 0 h 24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</a:cxnLst>
                            <a:rect l="0" t="0" r="r" b="b"/>
                            <a:pathLst>
                              <a:path w="276" h="240">
                                <a:moveTo>
                                  <a:pt x="170" y="0"/>
                                </a:moveTo>
                                <a:lnTo>
                                  <a:pt x="276" y="0"/>
                                </a:lnTo>
                                <a:lnTo>
                                  <a:pt x="252" y="26"/>
                                </a:lnTo>
                                <a:lnTo>
                                  <a:pt x="189" y="97"/>
                                </a:lnTo>
                                <a:lnTo>
                                  <a:pt x="124" y="169"/>
                                </a:lnTo>
                                <a:lnTo>
                                  <a:pt x="61" y="240"/>
                                </a:lnTo>
                                <a:lnTo>
                                  <a:pt x="61" y="240"/>
                                </a:lnTo>
                                <a:lnTo>
                                  <a:pt x="61" y="240"/>
                                </a:lnTo>
                                <a:lnTo>
                                  <a:pt x="59" y="239"/>
                                </a:lnTo>
                                <a:lnTo>
                                  <a:pt x="59" y="239"/>
                                </a:lnTo>
                                <a:lnTo>
                                  <a:pt x="37" y="148"/>
                                </a:lnTo>
                                <a:lnTo>
                                  <a:pt x="37" y="148"/>
                                </a:lnTo>
                                <a:lnTo>
                                  <a:pt x="170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63" y="0"/>
                                </a:lnTo>
                                <a:lnTo>
                                  <a:pt x="13" y="56"/>
                                </a:lnTo>
                                <a:lnTo>
                                  <a:pt x="4" y="18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5" name="Полилиния 55"/>
                        <wps:cNvSpPr>
                          <a:spLocks/>
                        </wps:cNvSpPr>
                        <wps:spPr bwMode="auto">
                          <a:xfrm>
                            <a:off x="965" y="240"/>
                            <a:ext cx="73" cy="35"/>
                          </a:xfrm>
                          <a:custGeom>
                            <a:avLst/>
                            <a:gdLst>
                              <a:gd name="T0" fmla="*/ 59 w 73"/>
                              <a:gd name="T1" fmla="*/ 0 h 35"/>
                              <a:gd name="T2" fmla="*/ 59 w 73"/>
                              <a:gd name="T3" fmla="*/ 0 h 35"/>
                              <a:gd name="T4" fmla="*/ 59 w 73"/>
                              <a:gd name="T5" fmla="*/ 0 h 35"/>
                              <a:gd name="T6" fmla="*/ 73 w 73"/>
                              <a:gd name="T7" fmla="*/ 35 h 35"/>
                              <a:gd name="T8" fmla="*/ 0 w 73"/>
                              <a:gd name="T9" fmla="*/ 35 h 35"/>
                              <a:gd name="T10" fmla="*/ 57 w 73"/>
                              <a:gd name="T11" fmla="*/ 2 h 35"/>
                              <a:gd name="T12" fmla="*/ 59 w 73"/>
                              <a:gd name="T13" fmla="*/ 2 h 35"/>
                              <a:gd name="T14" fmla="*/ 59 w 73"/>
                              <a:gd name="T15" fmla="*/ 0 h 35"/>
                              <a:gd name="T16" fmla="*/ 59 w 73"/>
                              <a:gd name="T17" fmla="*/ 0 h 35"/>
                              <a:gd name="T18" fmla="*/ 59 w 73"/>
                              <a:gd name="T19" fmla="*/ 0 h 3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</a:cxnLst>
                            <a:rect l="0" t="0" r="r" b="b"/>
                            <a:pathLst>
                              <a:path w="73" h="35">
                                <a:moveTo>
                                  <a:pt x="59" y="0"/>
                                </a:moveTo>
                                <a:lnTo>
                                  <a:pt x="59" y="0"/>
                                </a:lnTo>
                                <a:lnTo>
                                  <a:pt x="59" y="0"/>
                                </a:lnTo>
                                <a:lnTo>
                                  <a:pt x="73" y="35"/>
                                </a:lnTo>
                                <a:lnTo>
                                  <a:pt x="0" y="35"/>
                                </a:lnTo>
                                <a:lnTo>
                                  <a:pt x="57" y="2"/>
                                </a:lnTo>
                                <a:lnTo>
                                  <a:pt x="59" y="2"/>
                                </a:lnTo>
                                <a:lnTo>
                                  <a:pt x="59" y="0"/>
                                </a:lnTo>
                                <a:lnTo>
                                  <a:pt x="59" y="0"/>
                                </a:lnTo>
                                <a:lnTo>
                                  <a:pt x="59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lt1"/>
                          </a:lnRef>
                          <a:fillRef idx="1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</wpg:wgp>
                  </a:graphicData>
                </a:graphic>
                <wp14:sizeRelH relativeFrom="page">
                  <wp14:pctWidth>87700</wp14:pctWidth>
                </wp14:sizeRelH>
                <wp14:sizeRelV relativeFrom="page">
                  <wp14:pctHeight>4500</wp14:pctHeight>
                </wp14:sizeRelV>
              </wp:anchor>
            </w:drawing>
          </mc:Choice>
          <mc:Fallback>
            <w:pict>
              <v:group w14:anchorId="6A4551C6" id="Группа 17" o:spid="_x0000_s1026" alt="Рисунок верхнего колонтитула с серыми прямоугольниками под разными углами" style="position:absolute;left:0;text-align:left;margin-left:0;margin-top:39pt;width:536.4pt;height:34.55pt;z-index:251659264;mso-width-percent:877;mso-height-percent:45;mso-position-horizontal:center;mso-position-horizontal-relative:margin;mso-position-vertical-relative:page;mso-width-percent:877;mso-height-percent:45" coordsize="4329,27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">
                <o:lock v:ext="edit" aspectratio="t"/>
                <v:shape id="Полилиния 46" o:spid="_x0000_s1027" style="position:absolute;width:1024;height:275;visibility:visible;mso-wrap-style:square;v-text-anchor:top" coordsize="1024,2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tQJHsUA&#10;AADbAAAADwAAAGRycy9kb3ducmV2LnhtbESPQWvCQBSE7wX/w/IKvdVNiw0SXSVYChYPMWrp9ZF9&#10;JsHs25DdJvHfdwXB4zAz3zDL9Wga0VPnassK3qYRCOLC6ppLBafj1+schPPIGhvLpOBKDtarydMS&#10;E20Hzqk/+FIECLsEFVTet4mUrqjIoJvaljh4Z9sZ9EF2pdQdDgFuGvkeRbE0WHNYqLClTUXF5fBn&#10;FGT5/neIdj/pNd67+eX7Y8h2n6VSL89jugDhafSP8L291QpmMdy+hB8gV/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G1AkexQAAANsAAAAPAAAAAAAAAAAAAAAAAJgCAABkcnMv&#10;ZG93bnJldi54bWxQSwUGAAAAAAQABAD1AAAAigMAAAAA&#10;" path="m944,191r74,45l1022,239r2,1l963,275r-19,l944,191xm787,93r79,50l866,275r-79,l787,93xm630,r5,l709,45r,230l630,275,630,xm472,r78,l550,275r-78,l472,xm315,r78,l393,275r-78,l315,xm158,r78,l236,275r-78,l158,xm,l78,r,275l,275,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944,191;1018,236;1022,239;1024,240;963,275;944,275;944,191;787,93;866,143;866,275;787,275;787,93;630,0;635,0;709,45;709,275;630,275;630,0;472,0;550,0;550,275;472,275;472,0;315,0;393,0;393,275;315,275;315,0;158,0;236,0;236,275;158,275;158,0;0,0;78,0;78,275;0,275;0,0" o:connectangles="0,0,0,0,0,0,0,0,0,0,0,0,0,0,0,0,0,0,0,0,0,0,0,0,0,0,0,0,0,0,0,0,0,0,0,0,0,0"/>
                  <o:lock v:ext="edit" verticies="t"/>
                </v:shape>
                <v:shape id="Полилиния 47" o:spid="_x0000_s1028" style="position:absolute;left:1024;top:240;width:252;height:35;visibility:visible;mso-wrap-style:square;v-text-anchor:top" coordsize="252,3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w3i4MYA&#10;AADbAAAADwAAAGRycy9kb3ducmV2LnhtbESPQWvCQBSE7wX/w/KEXopuKqGG6CpSFHqqVoX2+My+&#10;JqHZt0t2a6K/3hUKPQ4z8w0zX/amEWdqfW1ZwfM4AUFcWF1zqeB42IwyED4ga2wsk4ILeVguBg9z&#10;zLXt+IPO+1CKCGGfo4IqBJdL6YuKDPqxdcTR+7atwRBlW0rdYhfhppGTJHmRBmuOCxU6eq2o+Nn/&#10;GgVd5tab92x1+jymX+nh6ep2xdYp9TjsVzMQgfrwH/5rv2kF6RTuX+IPkIsb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Yw3i4MYAAADbAAAADwAAAAAAAAAAAAAAAACYAgAAZHJz&#10;L2Rvd25yZXYueG1sUEsFBgAAAAAEAAQA9QAAAIsDAAAAAA==&#10;" path="m182,26r70,9l186,35r-4,-9xm,l3,2,91,14r9,21l14,35,,xm,l,,,2,,xe" fillcolor="#70ad47 [3209]" strokecolor="white [3201]" strokeweight="1.5pt">
                  <v:stroke joinstyle="miter"/>
                  <v:path arrowok="t" o:connecttype="custom" o:connectlocs="182,26;252,35;186,35;182,26;0,0;3,2;91,14;100,35;14,35;0,0;0,0;0,0;0,2;0,0" o:connectangles="0,0,0,0,0,0,0,0,0,0,0,0,0,0"/>
                  <o:lock v:ext="edit" verticies="t"/>
                </v:shape>
                <v:shape id="Полилиния 48" o:spid="_x0000_s1029" style="position:absolute;left:3088;width:81;height:69;visibility:visible;mso-wrap-style:square;v-text-anchor:top" coordsize="81,69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A+gAsMA&#10;AADbAAAADwAAAGRycy9kb3ducmV2LnhtbERPS2vCQBC+C/0PyxR6042lFY2uIkVLEXuo9XEdsmMS&#10;zc6G7FbT/nrnIPT48b0ns9ZV6kJNKD0b6PcSUMSZtyXnBrbfy+4QVIjIFivPZOCXAsymD50JptZf&#10;+Ysum5grCeGQooEixjrVOmQFOQw9XxMLd/SNwyiwybVt8CrhrtLPSTLQDkuWhgJreisoO29+nPSe&#10;d6+nwX6xej8chvv16G+U9fHTmKfHdj4GFamN/+K7+8MaeJGx8kV+gJ7e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iA+gAsMAAADbAAAADwAAAAAAAAAAAAAAAACYAgAAZHJzL2Rv&#10;d25yZXYueG1sUEsFBgAAAAAEAAQA9QAAAIgDAAAAAA==&#10;" path="m8,69r,l8,69r,xm,l80,r1,13l11,68,8,65,,xe" fillcolor="#70ad47 [3209]" strokecolor="white [3201]" strokeweight="1.5pt">
                  <v:stroke joinstyle="miter"/>
                  <v:path arrowok="t" o:connecttype="custom" o:connectlocs="8,69;8,69;8,69;8,69;0,0;80,0;81,13;11,68;8,65;0,0" o:connectangles="0,0,0,0,0,0,0,0,0,0"/>
                  <o:lock v:ext="edit" verticies="t"/>
                </v:shape>
                <v:shape id="Полилиния 49" o:spid="_x0000_s1030" style="position:absolute;left:3096;width:1233;height:275;visibility:visible;mso-wrap-style:square;v-text-anchor:top" coordsize="1233,275" o:spt="10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" adj="-11796480,,5400" path="m1233,119r,100l1161,275r-130,l1233,119xm,69r,l,69r,xm1128,r105,l1233,18,900,275r-129,l1128,xm869,l998,,641,275r-129,l869,xm609,l739,,382,275r-114,l261,270,609,xm349,l480,,196,219,142,177r-3,-4l132,168,349,xm90,l220,,68,117,3,68,73,13,90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formulas/>
                  <v:path arrowok="t" o:connecttype="custom" o:connectlocs="1233,119;1233,219;1161,275;1031,275;1233,119;0,69;0,69;0,69;0,69;1128,0;1233,0;1233,18;900,275;771,275;1128,0;869,0;998,0;641,275;512,275;869,0;609,0;739,0;382,275;268,275;261,270;609,0;349,0;480,0;196,219;142,177;139,173;132,168;349,0;90,0;220,0;68,117;3,68;73,13;90,0" o:connectangles="0,0,0,0,0,0,0,0,0,0,0,0,0,0,0,0,0,0,0,0,0,0,0,0,0,0,0,0,0,0,0,0,0,0,0,0,0,0,0" textboxrect="0,0,1233,275"/>
                  <o:lock v:ext="edit" verticies="t"/>
                  <v:textbox>
                    <w:txbxContent>
                      <w:p w14:paraId="0F4AA296" w14:textId="77777777" w:rsidR="001C2B78" w:rsidRPr="001C2B78" w:rsidRDefault="001C2B78" w:rsidP="001C2B78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  <w:sz w:val="56"/>
                            <w:lang w:val="uz-Latn-UZ"/>
                          </w:rPr>
                        </w:pPr>
                        <w:r w:rsidRPr="001C2B78">
                          <w:rPr>
                            <w:rFonts w:ascii="Times New Roman" w:hAnsi="Times New Roman" w:cs="Times New Roman"/>
                            <w:b/>
                            <w:sz w:val="56"/>
                            <w:lang w:val="uz-Latn-UZ"/>
                          </w:rPr>
                          <w:t>UrDU</w:t>
                        </w:r>
                      </w:p>
                    </w:txbxContent>
                  </v:textbox>
                </v:shape>
                <v:shape id="Полилиния 50" o:spid="_x0000_s1031" style="position:absolute;left:635;width:387;height:239;visibility:visible;mso-wrap-style:square;v-text-anchor:top" coordsize="387,239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91ccqMIA&#10;AADbAAAADwAAAGRycy9kb3ducmV2LnhtbERPy4rCMBTdC/5DuMJsRFNnxgfVKCoMuBtGBXF3ba5t&#10;sbmpSaz17yeLgVkeznuxak0lGnK+tKxgNExAEGdWl5wrOB6+BjMQPiBrrCyTghd5WC27nQWm2j75&#10;h5p9yEUMYZ+igiKEOpXSZwUZ9ENbE0fuap3BEKHLpXb4jOGmku9JMpEGS44NBda0LSi77R9GwXez&#10;Dsloc8n7NJ5Ob/fy9Hl2H0q99dr1HESgNvyL/9w7rWAc18cv8QfI5S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3VxyowgAAANsAAAAPAAAAAAAAAAAAAAAAAJgCAABkcnMvZG93&#10;bnJldi54bWxQSwUGAAAAAAQABAD1AAAAhwMAAAAA&#10;" path="m301,r27,l332,18,301,xm,l151,,361,129r4,19l365,148r22,91l383,236,309,191,231,143,152,93,74,45,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301,0;328,0;332,18;301,0;0,0;151,0;361,129;365,148;365,148;387,239;383,236;309,191;231,143;152,93;74,45;0,0" o:connectangles="0,0,0,0,0,0,0,0,0,0,0,0,0,0,0,0"/>
                  <o:lock v:ext="edit" verticies="t"/>
                </v:shape>
                <v:shape id="Полилиния 51" o:spid="_x0000_s1032" style="position:absolute;left:1024;width:1471;height:275;visibility:visible;mso-wrap-style:square;v-text-anchor:top" coordsize="1471,2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3+qN8MA&#10;AADbAAAADwAAAGRycy9kb3ducmV2LnhtbESP3YrCMBSE7wXfIRxh7zSt0EW6RhH/1gVdsPoAh+bY&#10;FpuT0kStb79ZELwcZuYbZjrvTC3u1LrKsoJ4FIEgzq2uuFBwPm2GExDOI2usLZOCJzmYz/q9Kaba&#10;PvhI98wXIkDYpaig9L5JpXR5SQbdyDbEwbvY1qAPsi2kbvER4KaW4yj6lAYrDgslNrQsKb9mN6Pg&#10;O97/HpLb9nqJsFtnx1OyXC1+lPoYdIsvEJ46/w6/2jutIInh/0v4AXL2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03+qN8MAAADbAAAADwAAAAAAAAAAAAAAAACYAgAAZHJzL2Rv&#10;d25yZXYueG1sUEsFBgAAAAAEAAQA9QAAAIgDAAAAAA==&#10;" path="m63,169l848,275r-596,l182,266,91,254,3,242,,240r,l,240r,l63,169xm191,26l1431,192r40,83l1444,275,128,97,191,26xm593,r596,l1348,21r41,86l593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63,169;848,275;252,275;182,266;91,254;3,242;0,240;0,240;0,240;0,240;63,169;191,26;1431,192;1471,275;1444,275;128,97;191,26;593,0;1189,0;1348,21;1389,107;593,0" o:connectangles="0,0,0,0,0,0,0,0,0,0,0,0,0,0,0,0,0,0,0,0,0,0"/>
                  <o:lock v:ext="edit" verticies="t"/>
                </v:shape>
                <v:shape id="Полилиния 52" o:spid="_x0000_s1033" style="position:absolute;left:2361;width:924;height:275;visibility:visible;mso-wrap-style:square;v-text-anchor:top" coordsize="924,2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4URJsUA&#10;AADbAAAADwAAAGRycy9kb3ducmV2LnhtbESPQWvCQBSE70L/w/IKvUjdKCo1dRUVBFEoqPH+zL4m&#10;0ezbkN1q9Ne7gtDjMDPfMONpY0pxodoVlhV0OxEI4tTqgjMFyX75+QXCeWSNpWVScCMH08lba4yx&#10;tlfe0mXnMxEg7GJUkHtfxVK6NCeDrmMr4uD92tqgD7LOpK7xGuCmlL0oGkqDBYeFHCta5JSed39G&#10;Qf94SH7Wm1PVHt2Pp/Y8Wd9wNlTq472ZfYPw1Pj/8Ku90goGPXh+CT9ATh4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HhREmxQAAANsAAAAPAAAAAAAAAAAAAAAAAJgCAABkcnMv&#10;ZG93bnJldi54bWxQSwUGAAAAAAQABAD1AAAAigMAAAAA&#10;" path="m735,65r3,3l803,117r64,51l874,173r3,4l924,275r-88,l735,69r,l735,69r,-1l735,68r,-3xm735,65r,l735,65r,xm526,r89,l748,275r-87,l526,xm352,r87,l573,275r-88,l352,xm176,r87,l398,275r-88,l176,xm,l89,,222,275r-87,l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735,65;738,68;803,117;867,168;874,173;877,177;924,275;836,275;735,69;735,69;735,69;735,68;735,68;735,65;735,65;735,65;735,65;735,65;526,0;615,0;748,275;661,275;526,0;352,0;439,0;573,275;485,275;352,0;176,0;263,0;398,275;310,275;176,0;0,0;89,0;222,275;135,275;0,0" o:connectangles="0,0,0,0,0,0,0,0,0,0,0,0,0,0,0,0,0,0,0,0,0,0,0,0,0,0,0,0,0,0,0,0,0,0,0,0,0,0"/>
                  <o:lock v:ext="edit" verticies="t"/>
                </v:shape>
                <v:shape id="Полилиния 53" o:spid="_x0000_s1034" style="position:absolute;left:3009;width:87;height:68;visibility:visible;mso-wrap-style:square;v-text-anchor:top" coordsize="87,6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h83MsUA&#10;AADbAAAADwAAAGRycy9kb3ducmV2LnhtbESPT4vCMBTE7wt+h/CEvSxr6ooiXaOIIogH8d9h9/Zo&#10;nm2xealNqtVPbwTB4zAzv2FGk8YU4kKVyy0r6HYiEMSJ1TmnCg77xfcQhPPIGgvLpOBGDibj1scI&#10;Y22vvKXLzqciQNjFqCDzvoyldElGBl3HlsTBO9rKoA+ySqWu8BrgppA/UTSQBnMOCxmWNMsoOe1q&#10;o2Ca/Ln+erPa/Df3m83357o7r7+U+mw3018Qnhr/Dr/aS62g34Pnl/AD5PgB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WHzcyxQAAANsAAAAPAAAAAAAAAAAAAAAAAJgCAABkcnMv&#10;ZG93bnJldi54bWxQSwUGAAAAAAQABAD1AAAAigMAAAAA&#10;" path="m,l79,r8,65l87,68r,l,xe" fillcolor="#70ad47 [3209]" strokecolor="white [3201]" strokeweight="1.5pt">
                  <v:stroke joinstyle="miter"/>
                  <v:path arrowok="t" o:connecttype="custom" o:connectlocs="0,0;79,0;87,65;87,68;87,68;0,0" o:connectangles="0,0,0,0,0,0"/>
                </v:shape>
                <v:shape id="Полилиния 54" o:spid="_x0000_s1035" style="position:absolute;left:963;width:276;height:240;visibility:visible;mso-wrap-style:square;v-text-anchor:top" coordsize="276,24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l7KSMMA&#10;AADbAAAADwAAAGRycy9kb3ducmV2LnhtbESPX0sDMRDE3wW/Q1jBl9Lu+a/o2bR4YkUfvVZ8XS7r&#10;5fCyOZK0vX57IxR8HGbmN8xiNbpe7TnEzouGq1kBiqXxppNWw3aznt6DionEUO+FNRw5wmp5frag&#10;0viDfPC+Tq3KEIklabApDSVibCw7ijM/sGTv2wdHKcvQogl0yHDX43VRzNFRJ3nB0sDPlpufeuc0&#10;fOHNa2XTQ/U+fFa1Jdy9YJhofXkxPj2CSjym//Cp/WY03N3C35f8A3D5C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Il7KSMMAAADbAAAADwAAAAAAAAAAAAAAAACYAgAAZHJzL2Rv&#10;d25yZXYueG1sUEsFBgAAAAAEAAQA9QAAAIgDAAAAAA==&#10;" path="m170,l276,,252,26,189,97r-65,72l61,240r,l61,240r-2,-1l59,239,37,148r,l170,xm,l63,,13,56,4,18,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170,0;276,0;252,26;189,97;124,169;61,240;61,240;61,240;59,239;59,239;37,148;37,148;170,0;0,0;63,0;13,56;4,18;0,0" o:connectangles="0,0,0,0,0,0,0,0,0,0,0,0,0,0,0,0,0,0"/>
                  <o:lock v:ext="edit" verticies="t"/>
                </v:shape>
                <v:shape id="Полилиния 55" o:spid="_x0000_s1036" style="position:absolute;left:965;top:240;width:73;height:35;visibility:visible;mso-wrap-style:square;v-text-anchor:top" coordsize="73,3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kGDg8MA&#10;AADbAAAADwAAAGRycy9kb3ducmV2LnhtbESPT4vCMBTE78J+h/AWvIimVRSpRimyK1724L/7o3k2&#10;xealNFG7++mNsOBxmJnfMMt1Z2txp9ZXjhWkowQEceF0xaWC0/F7OAfhA7LG2jEp+CUP69VHb4mZ&#10;dg/e0/0QShEh7DNUYEJoMil9YciiH7mGOHoX11oMUbal1C0+ItzWcpwkM2mx4rhgsKGNoeJ6uFkF&#10;25/TLM3/TH6x22IwGTRf+/ScKNX/7PIFiEBdeIf/2zutYDqF15f4A+TqC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akGDg8MAAADbAAAADwAAAAAAAAAAAAAAAACYAgAAZHJzL2Rv&#10;d25yZXYueG1sUEsFBgAAAAAEAAQA9QAAAIgDAAAAAA==&#10;" path="m59,r,l59,,73,35,,35,57,2r2,l59,r,l59,xe" fillcolor="#70ad47 [3209]" strokecolor="white [3201]" strokeweight="1.5pt">
                  <v:stroke joinstyle="miter"/>
                  <v:path arrowok="t" o:connecttype="custom" o:connectlocs="59,0;59,0;59,0;73,35;0,35;57,2;59,2;59,0;59,0;59,0" o:connectangles="0,0,0,0,0,0,0,0,0,0"/>
                </v:shape>
                <w10:wrap anchorx="margin" anchory="page"/>
                <w10:anchorlock/>
              </v:group>
            </w:pict>
          </mc:Fallback>
        </mc:AlternateContent>
      </w:r>
      <w:r w:rsidR="00851057" w:rsidRPr="006A1F8E">
        <w:rPr>
          <w:rFonts w:ascii="Times New Roman" w:hAnsi="Times New Roman" w:cs="Times New Roman"/>
          <w:noProof/>
          <w:u w:val="single"/>
          <w:lang w:val="uz-Latn-UZ" w:eastAsia="ru-RU"/>
        </w:rPr>
        <w:t xml:space="preserve">URGANCH DAVLAT UNIVERSITETI </w:t>
      </w:r>
    </w:p>
    <w:p w14:paraId="6B677EEC" w14:textId="77777777" w:rsidR="00301487" w:rsidRPr="006A1F8E" w:rsidRDefault="00851057" w:rsidP="00851057">
      <w:pPr>
        <w:pStyle w:val="1"/>
        <w:spacing w:before="0"/>
        <w:jc w:val="center"/>
        <w:rPr>
          <w:rFonts w:ascii="Times New Roman" w:hAnsi="Times New Roman" w:cs="Times New Roman"/>
          <w:u w:val="single"/>
          <w:lang w:val="uz-Latn-UZ"/>
        </w:rPr>
      </w:pPr>
      <w:r w:rsidRPr="006A1F8E">
        <w:rPr>
          <w:rFonts w:ascii="Times New Roman" w:hAnsi="Times New Roman" w:cs="Times New Roman"/>
          <w:noProof/>
          <w:u w:val="single"/>
          <w:lang w:val="uz-Latn-UZ" w:eastAsia="ru-RU"/>
        </w:rPr>
        <w:t>TEXNIKA</w:t>
      </w:r>
      <w:r w:rsidRPr="006A1F8E">
        <w:rPr>
          <w:rFonts w:ascii="Times New Roman" w:hAnsi="Times New Roman" w:cs="Times New Roman"/>
          <w:u w:val="single"/>
          <w:lang w:val="uz-Latn-UZ"/>
        </w:rPr>
        <w:t xml:space="preserve"> FAKULTETI</w:t>
      </w:r>
    </w:p>
    <w:tbl>
      <w:tblPr>
        <w:tblStyle w:val="a3"/>
        <w:tblW w:w="10048" w:type="dxa"/>
        <w:tblInd w:w="-507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87"/>
        <w:gridCol w:w="7361"/>
      </w:tblGrid>
      <w:tr w:rsidR="007331B0" w:rsidRPr="006A1F8E" w14:paraId="5333F785" w14:textId="77777777" w:rsidTr="002C767A">
        <w:tc>
          <w:tcPr>
            <w:tcW w:w="10048" w:type="dxa"/>
            <w:gridSpan w:val="2"/>
            <w:tcBorders>
              <w:left w:val="nil"/>
              <w:right w:val="nil"/>
            </w:tcBorders>
          </w:tcPr>
          <w:p w14:paraId="7C7D170C" w14:textId="378FBB19" w:rsidR="007331B0" w:rsidRPr="006A1F8E" w:rsidRDefault="00C9269B" w:rsidP="001C2B78">
            <w:pPr>
              <w:rPr>
                <w:rFonts w:ascii="Times New Roman" w:hAnsi="Times New Roman" w:cs="Times New Roman"/>
                <w:lang w:val="uz-Latn-UZ"/>
              </w:rPr>
            </w:pPr>
            <w:r>
              <w:rPr>
                <w:rFonts w:ascii="Times New Roman" w:hAnsi="Times New Roman" w:cs="Times New Roman"/>
                <w:noProof/>
                <w:lang w:val="ru-RU" w:eastAsia="ru-RU"/>
              </w:rPr>
              <w:drawing>
                <wp:anchor distT="0" distB="0" distL="114300" distR="114300" simplePos="0" relativeHeight="251656704" behindDoc="1" locked="0" layoutInCell="1" allowOverlap="1" wp14:anchorId="30A37559" wp14:editId="2CF33FFF">
                  <wp:simplePos x="0" y="0"/>
                  <wp:positionH relativeFrom="column">
                    <wp:posOffset>-1905</wp:posOffset>
                  </wp:positionH>
                  <wp:positionV relativeFrom="paragraph">
                    <wp:posOffset>20955</wp:posOffset>
                  </wp:positionV>
                  <wp:extent cx="1078865" cy="1438910"/>
                  <wp:effectExtent l="0" t="0" r="6985" b="8890"/>
                  <wp:wrapTight wrapText="bothSides">
                    <wp:wrapPolygon edited="0">
                      <wp:start x="0" y="0"/>
                      <wp:lineTo x="0" y="21447"/>
                      <wp:lineTo x="21358" y="21447"/>
                      <wp:lineTo x="21358" y="0"/>
                      <wp:lineTo x="0" y="0"/>
                    </wp:wrapPolygon>
                  </wp:wrapTight>
                  <wp:docPr id="5" name="Рисунок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78865" cy="143891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anchor>
              </w:drawing>
            </w:r>
          </w:p>
          <w:p w14:paraId="65EA162D" w14:textId="675B6071" w:rsidR="007331B0" w:rsidRPr="00226627" w:rsidRDefault="00851057">
            <w:pPr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F.I.SH</w:t>
            </w:r>
            <w:r w:rsidR="007331B0" w:rsidRPr="00226627">
              <w:rPr>
                <w:rFonts w:ascii="Times New Roman" w:hAnsi="Times New Roman" w:cs="Times New Roman"/>
                <w:lang w:val="uz-Latn-UZ"/>
              </w:rPr>
              <w:t xml:space="preserve">.  </w:t>
            </w:r>
            <w:r w:rsidR="007331B0" w:rsidRPr="00226627">
              <w:rPr>
                <w:rFonts w:ascii="Times New Roman" w:hAnsi="Times New Roman" w:cs="Times New Roman"/>
                <w:lang w:val="uz-Latn-UZ"/>
              </w:rPr>
              <w:tab/>
            </w:r>
            <w:r w:rsidR="005D3DFE" w:rsidRPr="00226627">
              <w:rPr>
                <w:rFonts w:ascii="Times New Roman" w:hAnsi="Times New Roman" w:cs="Times New Roman"/>
                <w:lang w:val="uz-Latn-UZ"/>
              </w:rPr>
              <w:t xml:space="preserve">   </w:t>
            </w:r>
            <w:r w:rsidR="00995B4C">
              <w:rPr>
                <w:rFonts w:ascii="Times New Roman" w:hAnsi="Times New Roman" w:cs="Times New Roman"/>
                <w:lang w:val="uz-Latn-UZ"/>
              </w:rPr>
              <w:t>VAPAYEV MURODBEK ERGASHOVICH</w:t>
            </w:r>
          </w:p>
          <w:p w14:paraId="6061AF10" w14:textId="72992D1E" w:rsidR="007331B0" w:rsidRPr="006A1F8E" w:rsidRDefault="007331B0">
            <w:pPr>
              <w:rPr>
                <w:rFonts w:ascii="Times New Roman" w:hAnsi="Times New Roman" w:cs="Times New Roman"/>
                <w:lang w:val="uz-Latn-UZ"/>
              </w:rPr>
            </w:pPr>
          </w:p>
          <w:p w14:paraId="1E85D62D" w14:textId="67895EC5" w:rsidR="007331B0" w:rsidRPr="006A1F8E" w:rsidRDefault="00851057">
            <w:pPr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LAVOZIM</w:t>
            </w:r>
            <w:r w:rsidR="007331B0" w:rsidRPr="00B677DC">
              <w:rPr>
                <w:rFonts w:ascii="Times New Roman" w:hAnsi="Times New Roman" w:cs="Times New Roman"/>
                <w:lang w:val="uz-Latn-UZ"/>
              </w:rPr>
              <w:tab/>
            </w:r>
            <w:r w:rsidRPr="006A1F8E">
              <w:rPr>
                <w:rFonts w:ascii="Times New Roman" w:hAnsi="Times New Roman" w:cs="Times New Roman"/>
                <w:lang w:val="uz-Latn-UZ"/>
              </w:rPr>
              <w:t xml:space="preserve">   </w:t>
            </w:r>
            <w:r w:rsidR="00226627" w:rsidRPr="00B677DC">
              <w:rPr>
                <w:rFonts w:ascii="Times New Roman" w:hAnsi="Times New Roman" w:cs="Times New Roman"/>
                <w:lang w:val="uz-Latn-UZ"/>
              </w:rPr>
              <w:t>o</w:t>
            </w:r>
            <w:r w:rsidR="008F54B4">
              <w:rPr>
                <w:rFonts w:ascii="Times New Roman" w:hAnsi="Times New Roman" w:cs="Times New Roman"/>
                <w:lang w:val="uz-Latn-UZ"/>
              </w:rPr>
              <w:t>‘</w:t>
            </w:r>
            <w:r w:rsidRPr="006A1F8E">
              <w:rPr>
                <w:rFonts w:ascii="Times New Roman" w:hAnsi="Times New Roman" w:cs="Times New Roman"/>
                <w:lang w:val="uz-Latn-UZ"/>
              </w:rPr>
              <w:t>qituvchi</w:t>
            </w:r>
          </w:p>
          <w:p w14:paraId="0F763C44" w14:textId="77777777" w:rsidR="007331B0" w:rsidRPr="00B677DC" w:rsidRDefault="007331B0">
            <w:pPr>
              <w:rPr>
                <w:rFonts w:ascii="Times New Roman" w:hAnsi="Times New Roman" w:cs="Times New Roman"/>
                <w:lang w:val="uz-Latn-UZ"/>
              </w:rPr>
            </w:pPr>
          </w:p>
          <w:p w14:paraId="45F2ADDB" w14:textId="5AF3DC28" w:rsidR="007331B0" w:rsidRPr="006A1F8E" w:rsidRDefault="00851057">
            <w:pPr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TEL</w:t>
            </w:r>
            <w:r w:rsidR="007331B0" w:rsidRPr="006A1F8E">
              <w:rPr>
                <w:rFonts w:ascii="Times New Roman" w:hAnsi="Times New Roman" w:cs="Times New Roman"/>
                <w:lang w:val="uz-Latn-UZ"/>
              </w:rPr>
              <w:t>.</w:t>
            </w:r>
            <w:r w:rsidR="007331B0" w:rsidRPr="006A1F8E">
              <w:rPr>
                <w:rFonts w:ascii="Times New Roman" w:hAnsi="Times New Roman" w:cs="Times New Roman"/>
                <w:lang w:val="uz-Latn-UZ"/>
              </w:rPr>
              <w:tab/>
            </w:r>
            <w:r w:rsidR="007331B0" w:rsidRPr="006A1F8E">
              <w:rPr>
                <w:rFonts w:ascii="Times New Roman" w:hAnsi="Times New Roman" w:cs="Times New Roman"/>
                <w:lang w:val="en-US"/>
              </w:rPr>
              <w:tab/>
            </w:r>
            <w:r w:rsidRPr="006A1F8E">
              <w:rPr>
                <w:rFonts w:ascii="Times New Roman" w:hAnsi="Times New Roman" w:cs="Times New Roman"/>
                <w:lang w:val="uz-Latn-UZ"/>
              </w:rPr>
              <w:t xml:space="preserve">   </w:t>
            </w:r>
            <w:r w:rsidR="00B677DC">
              <w:rPr>
                <w:rFonts w:ascii="Times New Roman" w:hAnsi="Times New Roman" w:cs="Times New Roman"/>
                <w:lang w:val="en-US"/>
              </w:rPr>
              <w:t>+998</w:t>
            </w:r>
            <w:r w:rsidR="00995B4C">
              <w:rPr>
                <w:rFonts w:ascii="Times New Roman" w:hAnsi="Times New Roman" w:cs="Times New Roman"/>
                <w:lang w:val="en-US"/>
              </w:rPr>
              <w:t>914341365</w:t>
            </w:r>
          </w:p>
          <w:p w14:paraId="0A048A65" w14:textId="77777777" w:rsidR="007331B0" w:rsidRPr="006A1F8E" w:rsidRDefault="007331B0">
            <w:pPr>
              <w:rPr>
                <w:rFonts w:ascii="Times New Roman" w:hAnsi="Times New Roman" w:cs="Times New Roman"/>
                <w:lang w:val="en-US"/>
              </w:rPr>
            </w:pPr>
          </w:p>
          <w:p w14:paraId="6B3E0461" w14:textId="5A121B37" w:rsidR="007331B0" w:rsidRPr="006A1F8E" w:rsidRDefault="007331B0" w:rsidP="00EE1D3E">
            <w:pPr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 xml:space="preserve">E-mail. </w:t>
            </w:r>
            <w:r w:rsidRPr="006A1F8E">
              <w:rPr>
                <w:rFonts w:ascii="Times New Roman" w:hAnsi="Times New Roman" w:cs="Times New Roman"/>
                <w:lang w:val="uz-Latn-UZ"/>
              </w:rPr>
              <w:tab/>
            </w:r>
            <w:r w:rsidRPr="006A1F8E">
              <w:rPr>
                <w:rFonts w:ascii="Times New Roman" w:hAnsi="Times New Roman" w:cs="Times New Roman"/>
                <w:lang w:val="uz-Latn-UZ"/>
              </w:rPr>
              <w:tab/>
            </w:r>
            <w:r w:rsidR="00851057" w:rsidRPr="006A1F8E">
              <w:rPr>
                <w:rFonts w:ascii="Times New Roman" w:hAnsi="Times New Roman" w:cs="Times New Roman"/>
                <w:lang w:val="uz-Latn-UZ"/>
              </w:rPr>
              <w:t xml:space="preserve">   </w:t>
            </w:r>
            <w:hyperlink r:id="rId8" w:history="1">
              <w:r w:rsidR="00787534" w:rsidRPr="00ED7AB2">
                <w:rPr>
                  <w:rStyle w:val="a4"/>
                  <w:rFonts w:ascii="Times New Roman" w:hAnsi="Times New Roman" w:cs="Times New Roman"/>
                  <w:lang w:val="uz-Latn-UZ"/>
                </w:rPr>
                <w:t>murodbek.v@urdu.uz</w:t>
              </w:r>
            </w:hyperlink>
            <w:r w:rsidR="00787534">
              <w:rPr>
                <w:rFonts w:ascii="Times New Roman" w:hAnsi="Times New Roman" w:cs="Times New Roman"/>
                <w:lang w:val="uz-Latn-UZ"/>
              </w:rPr>
              <w:t xml:space="preserve"> , murod.wme@mail.ru</w:t>
            </w:r>
          </w:p>
          <w:p w14:paraId="453AE636" w14:textId="77777777" w:rsidR="007331B0" w:rsidRPr="005D3DFE" w:rsidRDefault="007331B0" w:rsidP="001C2B78">
            <w:pPr>
              <w:rPr>
                <w:rFonts w:ascii="Times New Roman" w:hAnsi="Times New Roman" w:cs="Times New Roman"/>
                <w:lang w:val="uz-Latn-UZ"/>
              </w:rPr>
            </w:pPr>
          </w:p>
          <w:p w14:paraId="014F9D5E" w14:textId="0E7C9347" w:rsidR="007331B0" w:rsidRPr="00C9269B" w:rsidRDefault="00851057" w:rsidP="001C2B78">
            <w:pPr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 xml:space="preserve">TASHKILOT </w:t>
            </w:r>
            <w:r w:rsidR="00C9269B">
              <w:rPr>
                <w:rFonts w:ascii="Times New Roman" w:hAnsi="Times New Roman" w:cs="Times New Roman"/>
                <w:lang w:val="uz-Latn-UZ"/>
              </w:rPr>
              <w:t xml:space="preserve"> </w:t>
            </w:r>
            <w:r w:rsidRPr="006A1F8E">
              <w:rPr>
                <w:rFonts w:ascii="Times New Roman" w:hAnsi="Times New Roman" w:cs="Times New Roman"/>
                <w:lang w:val="uz-Latn-UZ"/>
              </w:rPr>
              <w:t>TEL</w:t>
            </w:r>
            <w:r w:rsidR="00C9269B">
              <w:rPr>
                <w:rFonts w:ascii="Times New Roman" w:hAnsi="Times New Roman" w:cs="Times New Roman"/>
                <w:lang w:val="en-US"/>
              </w:rPr>
              <w:t>.</w:t>
            </w:r>
            <w:r w:rsidRPr="006A1F8E">
              <w:rPr>
                <w:rFonts w:ascii="Times New Roman" w:hAnsi="Times New Roman" w:cs="Times New Roman"/>
                <w:lang w:val="en-US"/>
              </w:rPr>
              <w:t xml:space="preserve">   </w:t>
            </w:r>
            <w:r w:rsidR="007331B0" w:rsidRPr="00226627">
              <w:rPr>
                <w:rFonts w:ascii="Times New Roman" w:hAnsi="Times New Roman" w:cs="Times New Roman"/>
                <w:lang w:val="en-US"/>
              </w:rPr>
              <w:t>+99862 2246700</w:t>
            </w:r>
          </w:p>
          <w:p w14:paraId="5C9D32C4" w14:textId="77777777" w:rsidR="00851057" w:rsidRPr="006A1F8E" w:rsidRDefault="00851057" w:rsidP="001C2B78">
            <w:pPr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 xml:space="preserve">TASHKILOT </w:t>
            </w:r>
          </w:p>
          <w:p w14:paraId="15B17075" w14:textId="05C40FD4" w:rsidR="007331B0" w:rsidRPr="006A1F8E" w:rsidRDefault="00851057" w:rsidP="00851057">
            <w:pPr>
              <w:rPr>
                <w:rFonts w:ascii="Times New Roman" w:hAnsi="Times New Roman" w:cs="Times New Roman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ADRESI</w:t>
            </w:r>
            <w:r w:rsidR="007331B0" w:rsidRPr="006A1F8E">
              <w:rPr>
                <w:rFonts w:ascii="Times New Roman" w:hAnsi="Times New Roman" w:cs="Times New Roman"/>
                <w:lang w:val="uz-Latn-UZ"/>
              </w:rPr>
              <w:tab/>
            </w:r>
            <w:r w:rsidRPr="006A1F8E">
              <w:rPr>
                <w:rFonts w:ascii="Times New Roman" w:hAnsi="Times New Roman" w:cs="Times New Roman"/>
                <w:lang w:val="uz-Latn-UZ"/>
              </w:rPr>
              <w:t xml:space="preserve">   Urganch shahar</w:t>
            </w:r>
            <w:r w:rsidR="007331B0" w:rsidRPr="006A1F8E">
              <w:rPr>
                <w:rFonts w:ascii="Times New Roman" w:hAnsi="Times New Roman" w:cs="Times New Roman"/>
              </w:rPr>
              <w:t xml:space="preserve"> </w:t>
            </w:r>
            <w:r w:rsidRPr="006A1F8E">
              <w:rPr>
                <w:rFonts w:ascii="Times New Roman" w:hAnsi="Times New Roman" w:cs="Times New Roman"/>
                <w:lang w:val="uz-Latn-UZ"/>
              </w:rPr>
              <w:t>Hamid Olimjon ko`chasi</w:t>
            </w:r>
            <w:r w:rsidR="007331B0" w:rsidRPr="006A1F8E">
              <w:rPr>
                <w:rFonts w:ascii="Times New Roman" w:hAnsi="Times New Roman" w:cs="Times New Roman"/>
              </w:rPr>
              <w:t xml:space="preserve"> </w:t>
            </w:r>
            <w:r w:rsidRPr="006A1F8E">
              <w:rPr>
                <w:rFonts w:ascii="Times New Roman" w:hAnsi="Times New Roman" w:cs="Times New Roman"/>
                <w:lang w:val="uz-Latn-UZ"/>
              </w:rPr>
              <w:t>14 uy</w:t>
            </w:r>
            <w:r w:rsidR="007331B0" w:rsidRPr="006A1F8E">
              <w:rPr>
                <w:rFonts w:ascii="Times New Roman" w:hAnsi="Times New Roman" w:cs="Times New Roman"/>
              </w:rPr>
              <w:t>. 220100</w:t>
            </w:r>
          </w:p>
        </w:tc>
      </w:tr>
      <w:tr w:rsidR="001C2B78" w:rsidRPr="006A1F8E" w14:paraId="734B8270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  <w:vAlign w:val="center"/>
          </w:tcPr>
          <w:p w14:paraId="0BAB79F1" w14:textId="77777777" w:rsidR="001C2B78" w:rsidRPr="006A1F8E" w:rsidRDefault="006A75B6" w:rsidP="007331B0">
            <w:pPr>
              <w:jc w:val="center"/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DARAJASI</w:t>
            </w:r>
          </w:p>
        </w:tc>
        <w:tc>
          <w:tcPr>
            <w:tcW w:w="7361" w:type="dxa"/>
            <w:tcBorders>
              <w:right w:val="nil"/>
            </w:tcBorders>
          </w:tcPr>
          <w:p w14:paraId="4C71D71C" w14:textId="3C390E46" w:rsidR="00EE1D3E" w:rsidRPr="008F54B4" w:rsidRDefault="007331B0" w:rsidP="007331B0">
            <w:pPr>
              <w:pStyle w:val="a5"/>
              <w:numPr>
                <w:ilvl w:val="0"/>
                <w:numId w:val="1"/>
              </w:numPr>
              <w:ind w:left="262" w:hanging="142"/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</w:rPr>
              <w:t>20</w:t>
            </w:r>
            <w:r w:rsidR="006A75B6" w:rsidRPr="006A1F8E">
              <w:rPr>
                <w:rFonts w:ascii="Times New Roman" w:hAnsi="Times New Roman" w:cs="Times New Roman"/>
                <w:lang w:val="uz-Latn-UZ"/>
              </w:rPr>
              <w:t>1</w:t>
            </w:r>
            <w:r w:rsidR="00787534">
              <w:rPr>
                <w:rFonts w:ascii="Times New Roman" w:hAnsi="Times New Roman" w:cs="Times New Roman"/>
                <w:lang w:val="uz-Latn-UZ"/>
              </w:rPr>
              <w:t>5</w:t>
            </w:r>
            <w:r w:rsidRPr="006A1F8E">
              <w:rPr>
                <w:rFonts w:ascii="Times New Roman" w:hAnsi="Times New Roman" w:cs="Times New Roman"/>
              </w:rPr>
              <w:t>-20</w:t>
            </w:r>
            <w:r w:rsidR="00787534">
              <w:rPr>
                <w:rFonts w:ascii="Times New Roman" w:hAnsi="Times New Roman" w:cs="Times New Roman"/>
                <w:lang w:val="uz-Latn-UZ"/>
              </w:rPr>
              <w:t>17</w:t>
            </w:r>
            <w:r w:rsidR="008F54B4">
              <w:rPr>
                <w:rFonts w:ascii="Times New Roman" w:hAnsi="Times New Roman" w:cs="Times New Roman"/>
              </w:rPr>
              <w:tab/>
            </w:r>
            <w:proofErr w:type="spellStart"/>
            <w:r w:rsidR="0010002A">
              <w:rPr>
                <w:rFonts w:ascii="Times New Roman" w:hAnsi="Times New Roman" w:cs="Times New Roman"/>
                <w:lang w:val="en-US"/>
              </w:rPr>
              <w:t>O’zbekiston</w:t>
            </w:r>
            <w:proofErr w:type="spellEnd"/>
            <w:r w:rsidR="0010002A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="0010002A">
              <w:rPr>
                <w:rFonts w:ascii="Times New Roman" w:hAnsi="Times New Roman" w:cs="Times New Roman"/>
                <w:lang w:val="en-US"/>
              </w:rPr>
              <w:t>Milliy</w:t>
            </w:r>
            <w:proofErr w:type="spellEnd"/>
            <w:r w:rsidR="0010002A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="0010002A">
              <w:rPr>
                <w:rFonts w:ascii="Times New Roman" w:hAnsi="Times New Roman" w:cs="Times New Roman"/>
                <w:lang w:val="en-US"/>
              </w:rPr>
              <w:t>Universiteti</w:t>
            </w:r>
            <w:proofErr w:type="spellEnd"/>
            <w:r w:rsidR="006A75B6" w:rsidRPr="006A1F8E">
              <w:rPr>
                <w:rFonts w:ascii="Times New Roman" w:hAnsi="Times New Roman" w:cs="Times New Roman"/>
              </w:rPr>
              <w:t xml:space="preserve"> (</w:t>
            </w:r>
            <w:r w:rsidR="008F54B4">
              <w:rPr>
                <w:rFonts w:ascii="Times New Roman" w:hAnsi="Times New Roman" w:cs="Times New Roman"/>
                <w:lang w:val="uz-Latn-UZ"/>
              </w:rPr>
              <w:t>Ma</w:t>
            </w:r>
            <w:r w:rsidR="006A75B6" w:rsidRPr="006A1F8E">
              <w:rPr>
                <w:rFonts w:ascii="Times New Roman" w:hAnsi="Times New Roman" w:cs="Times New Roman"/>
                <w:lang w:val="uz-Latn-UZ"/>
              </w:rPr>
              <w:t>gistr</w:t>
            </w:r>
            <w:r w:rsidR="006A75B6" w:rsidRPr="006A1F8E">
              <w:rPr>
                <w:rFonts w:ascii="Times New Roman" w:hAnsi="Times New Roman" w:cs="Times New Roman"/>
              </w:rPr>
              <w:t>)</w:t>
            </w:r>
          </w:p>
          <w:p w14:paraId="46562EBA" w14:textId="0F1380C3" w:rsidR="007331B0" w:rsidRPr="008F54B4" w:rsidRDefault="008F54B4" w:rsidP="0010002A">
            <w:pPr>
              <w:pStyle w:val="a5"/>
              <w:numPr>
                <w:ilvl w:val="0"/>
                <w:numId w:val="1"/>
              </w:numPr>
              <w:ind w:left="262" w:hanging="142"/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</w:rPr>
              <w:t>20</w:t>
            </w:r>
            <w:r w:rsidR="00787534">
              <w:rPr>
                <w:rFonts w:ascii="Times New Roman" w:hAnsi="Times New Roman" w:cs="Times New Roman"/>
                <w:lang w:val="en-US"/>
              </w:rPr>
              <w:t>09</w:t>
            </w:r>
            <w:r w:rsidRPr="006A1F8E">
              <w:rPr>
                <w:rFonts w:ascii="Times New Roman" w:hAnsi="Times New Roman" w:cs="Times New Roman"/>
              </w:rPr>
              <w:t>-20</w:t>
            </w:r>
            <w:r w:rsidRPr="006A1F8E">
              <w:rPr>
                <w:rFonts w:ascii="Times New Roman" w:hAnsi="Times New Roman" w:cs="Times New Roman"/>
                <w:lang w:val="uz-Latn-UZ"/>
              </w:rPr>
              <w:t>1</w:t>
            </w:r>
            <w:r w:rsidR="00787534">
              <w:rPr>
                <w:rFonts w:ascii="Times New Roman" w:hAnsi="Times New Roman" w:cs="Times New Roman"/>
                <w:lang w:val="uz-Latn-UZ"/>
              </w:rPr>
              <w:t>3</w:t>
            </w:r>
            <w:r>
              <w:rPr>
                <w:rFonts w:ascii="Times New Roman" w:hAnsi="Times New Roman" w:cs="Times New Roman"/>
              </w:rPr>
              <w:tab/>
            </w:r>
            <w:proofErr w:type="spellStart"/>
            <w:r w:rsidR="0010002A">
              <w:rPr>
                <w:rFonts w:ascii="Times New Roman" w:hAnsi="Times New Roman" w:cs="Times New Roman"/>
                <w:lang w:val="en-US"/>
              </w:rPr>
              <w:t>Urganch</w:t>
            </w:r>
            <w:proofErr w:type="spellEnd"/>
            <w:r w:rsidR="0010002A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="0010002A">
              <w:rPr>
                <w:rFonts w:ascii="Times New Roman" w:hAnsi="Times New Roman" w:cs="Times New Roman"/>
                <w:lang w:val="en-US"/>
              </w:rPr>
              <w:t>Davlat</w:t>
            </w:r>
            <w:proofErr w:type="spellEnd"/>
            <w:r w:rsidRPr="008F54B4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="0010002A">
              <w:rPr>
                <w:rFonts w:ascii="Times New Roman" w:hAnsi="Times New Roman" w:cs="Times New Roman"/>
                <w:lang w:val="en-US"/>
              </w:rPr>
              <w:t>U</w:t>
            </w:r>
            <w:r w:rsidRPr="008F54B4">
              <w:rPr>
                <w:rFonts w:ascii="Times New Roman" w:hAnsi="Times New Roman" w:cs="Times New Roman"/>
                <w:lang w:val="en-US"/>
              </w:rPr>
              <w:t>niversiteti</w:t>
            </w:r>
            <w:proofErr w:type="spellEnd"/>
            <w:r w:rsidRPr="008F54B4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6A1F8E">
              <w:rPr>
                <w:rFonts w:ascii="Times New Roman" w:hAnsi="Times New Roman" w:cs="Times New Roman"/>
              </w:rPr>
              <w:t>(</w:t>
            </w:r>
            <w:r w:rsidRPr="006A1F8E">
              <w:rPr>
                <w:rFonts w:ascii="Times New Roman" w:hAnsi="Times New Roman" w:cs="Times New Roman"/>
                <w:lang w:val="uz-Latn-UZ"/>
              </w:rPr>
              <w:t>Bakalavr</w:t>
            </w:r>
            <w:r w:rsidRPr="006A1F8E">
              <w:rPr>
                <w:rFonts w:ascii="Times New Roman" w:hAnsi="Times New Roman" w:cs="Times New Roman"/>
              </w:rPr>
              <w:t>)</w:t>
            </w:r>
          </w:p>
        </w:tc>
      </w:tr>
      <w:tr w:rsidR="001C2B78" w:rsidRPr="006A1F8E" w14:paraId="64D9E0BB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  <w:vAlign w:val="center"/>
          </w:tcPr>
          <w:p w14:paraId="32D7FFF8" w14:textId="77777777" w:rsidR="001C2B78" w:rsidRPr="006A1F8E" w:rsidRDefault="006A75B6" w:rsidP="007331B0">
            <w:pPr>
              <w:jc w:val="center"/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TAJRIBASI</w:t>
            </w:r>
          </w:p>
        </w:tc>
        <w:tc>
          <w:tcPr>
            <w:tcW w:w="7361" w:type="dxa"/>
            <w:tcBorders>
              <w:right w:val="nil"/>
            </w:tcBorders>
          </w:tcPr>
          <w:p w14:paraId="73657067" w14:textId="4BE3ED76" w:rsidR="0010002A" w:rsidRDefault="00962D09" w:rsidP="00962D09">
            <w:pPr>
              <w:pStyle w:val="a5"/>
              <w:numPr>
                <w:ilvl w:val="0"/>
                <w:numId w:val="10"/>
              </w:numPr>
              <w:ind w:left="372" w:hanging="284"/>
              <w:rPr>
                <w:rFonts w:ascii="Times New Roman" w:hAnsi="Times New Roman" w:cs="Times New Roman"/>
                <w:lang w:val="uz-Latn-UZ"/>
              </w:rPr>
            </w:pPr>
            <w:r>
              <w:rPr>
                <w:rFonts w:ascii="Times New Roman" w:hAnsi="Times New Roman" w:cs="Times New Roman"/>
                <w:lang w:val="uz-Latn-UZ"/>
              </w:rPr>
              <w:t xml:space="preserve">04.09.2013 </w:t>
            </w:r>
            <w:r>
              <w:rPr>
                <w:rFonts w:ascii="Times New Roman" w:hAnsi="Times New Roman" w:cs="Times New Roman"/>
                <w:lang w:val="uz-Latn-UZ"/>
              </w:rPr>
              <w:tab/>
              <w:t>02.09</w:t>
            </w:r>
            <w:r w:rsidR="00787534">
              <w:rPr>
                <w:rFonts w:ascii="Times New Roman" w:hAnsi="Times New Roman" w:cs="Times New Roman"/>
                <w:lang w:val="uz-Latn-UZ"/>
              </w:rPr>
              <w:t>.2015</w:t>
            </w:r>
            <w:r w:rsidR="0010002A" w:rsidRPr="0010002A">
              <w:rPr>
                <w:rFonts w:ascii="Times New Roman" w:hAnsi="Times New Roman" w:cs="Times New Roman"/>
                <w:lang w:val="uz-Latn-UZ"/>
              </w:rPr>
              <w:tab/>
            </w:r>
            <w:r w:rsidR="00787534">
              <w:rPr>
                <w:rFonts w:ascii="Times New Roman" w:hAnsi="Times New Roman" w:cs="Times New Roman"/>
                <w:lang w:val="uz-Latn-UZ"/>
              </w:rPr>
              <w:t>URGANCH QURULISH KASB-HUNAR KOLLEJI</w:t>
            </w:r>
          </w:p>
          <w:p w14:paraId="37D79773" w14:textId="4A84B5DD" w:rsidR="007331B0" w:rsidRPr="006A1F8E" w:rsidRDefault="00962D09" w:rsidP="00226627">
            <w:pPr>
              <w:pStyle w:val="a5"/>
              <w:numPr>
                <w:ilvl w:val="0"/>
                <w:numId w:val="2"/>
              </w:numPr>
              <w:ind w:left="262" w:hanging="142"/>
              <w:rPr>
                <w:rFonts w:ascii="Times New Roman" w:hAnsi="Times New Roman" w:cs="Times New Roman"/>
                <w:lang w:val="uz-Latn-UZ"/>
              </w:rPr>
            </w:pPr>
            <w:r>
              <w:rPr>
                <w:rFonts w:ascii="Times New Roman" w:hAnsi="Times New Roman" w:cs="Times New Roman"/>
                <w:lang w:val="uz-Latn-UZ"/>
              </w:rPr>
              <w:t xml:space="preserve"> </w:t>
            </w:r>
            <w:r w:rsidR="00226627" w:rsidRPr="00787534">
              <w:rPr>
                <w:rFonts w:ascii="Times New Roman" w:hAnsi="Times New Roman" w:cs="Times New Roman"/>
                <w:lang w:val="uz-Latn-UZ"/>
              </w:rPr>
              <w:t>2</w:t>
            </w:r>
            <w:r w:rsidR="00787534" w:rsidRPr="00787534">
              <w:rPr>
                <w:rFonts w:ascii="Times New Roman" w:hAnsi="Times New Roman" w:cs="Times New Roman"/>
                <w:lang w:val="uz-Latn-UZ"/>
              </w:rPr>
              <w:t>017</w:t>
            </w:r>
            <w:r w:rsidR="00226627" w:rsidRPr="00787534">
              <w:rPr>
                <w:rFonts w:ascii="Times New Roman" w:hAnsi="Times New Roman" w:cs="Times New Roman"/>
                <w:lang w:val="uz-Latn-UZ"/>
              </w:rPr>
              <w:t xml:space="preserve">-y dan hozirgacha </w:t>
            </w:r>
            <w:r w:rsidR="006A75B6" w:rsidRPr="006A1F8E">
              <w:rPr>
                <w:rFonts w:ascii="Times New Roman" w:hAnsi="Times New Roman" w:cs="Times New Roman"/>
                <w:lang w:val="uz-Latn-UZ"/>
              </w:rPr>
              <w:t>Urganch davlat universiteti “Fakultetlararo umumt</w:t>
            </w:r>
            <w:r w:rsidR="008F54B4">
              <w:rPr>
                <w:rFonts w:ascii="Times New Roman" w:hAnsi="Times New Roman" w:cs="Times New Roman"/>
                <w:lang w:val="uz-Latn-UZ"/>
              </w:rPr>
              <w:t>exnika fanlari” kafedrasi  o‘</w:t>
            </w:r>
            <w:r w:rsidR="006A75B6" w:rsidRPr="006A1F8E">
              <w:rPr>
                <w:rFonts w:ascii="Times New Roman" w:hAnsi="Times New Roman" w:cs="Times New Roman"/>
                <w:lang w:val="uz-Latn-UZ"/>
              </w:rPr>
              <w:t xml:space="preserve">qituvchisi </w:t>
            </w:r>
          </w:p>
        </w:tc>
      </w:tr>
      <w:tr w:rsidR="001C2B78" w:rsidRPr="006A1F8E" w14:paraId="1171F3B4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</w:tcPr>
          <w:p w14:paraId="158F4A7E" w14:textId="77777777" w:rsidR="001C2B78" w:rsidRPr="006A1F8E" w:rsidRDefault="006A75B6" w:rsidP="002C767A">
            <w:pPr>
              <w:jc w:val="center"/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MUTAXASSISLIGI</w:t>
            </w:r>
          </w:p>
        </w:tc>
        <w:tc>
          <w:tcPr>
            <w:tcW w:w="7361" w:type="dxa"/>
            <w:tcBorders>
              <w:right w:val="nil"/>
            </w:tcBorders>
          </w:tcPr>
          <w:p w14:paraId="35296E1C" w14:textId="3B28F6E4" w:rsidR="001C2B78" w:rsidRPr="006A1F8E" w:rsidRDefault="00787534" w:rsidP="008F54B4">
            <w:pPr>
              <w:pStyle w:val="a5"/>
              <w:numPr>
                <w:ilvl w:val="0"/>
                <w:numId w:val="4"/>
              </w:numPr>
              <w:ind w:left="88" w:firstLine="142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lang w:val="uz-Latn-UZ"/>
              </w:rPr>
              <w:t>LAZER FIZIKASI</w:t>
            </w:r>
          </w:p>
        </w:tc>
      </w:tr>
      <w:tr w:rsidR="001C2B78" w:rsidRPr="006A1F8E" w14:paraId="1582C6EF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</w:tcPr>
          <w:p w14:paraId="5B9EF776" w14:textId="77777777" w:rsidR="001C2B78" w:rsidRPr="006A1F8E" w:rsidRDefault="006A75B6" w:rsidP="002C767A">
            <w:pPr>
              <w:jc w:val="center"/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O`QITADIGAN FANLARI</w:t>
            </w:r>
          </w:p>
        </w:tc>
        <w:tc>
          <w:tcPr>
            <w:tcW w:w="7361" w:type="dxa"/>
            <w:tcBorders>
              <w:right w:val="nil"/>
            </w:tcBorders>
          </w:tcPr>
          <w:p w14:paraId="7C88571C" w14:textId="528D67FF" w:rsidR="000E6B43" w:rsidRPr="000E6B43" w:rsidRDefault="0010002A" w:rsidP="000E6B43">
            <w:pPr>
              <w:pStyle w:val="a5"/>
              <w:numPr>
                <w:ilvl w:val="0"/>
                <w:numId w:val="4"/>
              </w:numPr>
              <w:ind w:left="301" w:hanging="142"/>
              <w:rPr>
                <w:rFonts w:ascii="Times New Roman" w:hAnsi="Times New Roman" w:cs="Times New Roman"/>
                <w:sz w:val="24"/>
                <w:szCs w:val="24"/>
                <w:lang w:val="uz-Latn-UZ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uz-Latn-UZ"/>
              </w:rPr>
              <w:t>Fizika</w:t>
            </w:r>
            <w:r w:rsidR="00787534">
              <w:rPr>
                <w:rFonts w:ascii="Times New Roman" w:hAnsi="Times New Roman" w:cs="Times New Roman"/>
                <w:sz w:val="24"/>
                <w:szCs w:val="24"/>
                <w:lang w:val="uz-Latn-UZ"/>
              </w:rPr>
              <w:t>, Elektratexnika va elektronika</w:t>
            </w:r>
          </w:p>
        </w:tc>
      </w:tr>
      <w:tr w:rsidR="001C2B78" w:rsidRPr="006A1F8E" w14:paraId="0AF1B6EE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</w:tcPr>
          <w:p w14:paraId="551678BE" w14:textId="77777777" w:rsidR="001C2B78" w:rsidRPr="006A1F8E" w:rsidRDefault="00717BA1" w:rsidP="002C767A">
            <w:pPr>
              <w:jc w:val="center"/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 xml:space="preserve">ILMIY </w:t>
            </w:r>
            <w:r w:rsidR="006A75B6" w:rsidRPr="006A1F8E">
              <w:rPr>
                <w:rFonts w:ascii="Times New Roman" w:hAnsi="Times New Roman" w:cs="Times New Roman"/>
                <w:lang w:val="uz-Latn-UZ"/>
              </w:rPr>
              <w:t>TADQIQOT ISHI</w:t>
            </w:r>
          </w:p>
        </w:tc>
        <w:tc>
          <w:tcPr>
            <w:tcW w:w="7361" w:type="dxa"/>
            <w:tcBorders>
              <w:right w:val="nil"/>
            </w:tcBorders>
          </w:tcPr>
          <w:p w14:paraId="5A22FA85" w14:textId="22F1FA3F" w:rsidR="001C2B78" w:rsidRPr="000E6B43" w:rsidRDefault="000E6B43" w:rsidP="00787534">
            <w:pPr>
              <w:pStyle w:val="a5"/>
              <w:numPr>
                <w:ilvl w:val="0"/>
                <w:numId w:val="4"/>
              </w:numPr>
              <w:ind w:left="37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10002A">
              <w:rPr>
                <w:rFonts w:ascii="Times New Roman" w:hAnsi="Times New Roman" w:cs="Times New Roman"/>
                <w:sz w:val="24"/>
                <w:szCs w:val="24"/>
                <w:lang w:val="uz-Latn-UZ"/>
              </w:rPr>
              <w:t xml:space="preserve"> </w:t>
            </w:r>
            <w:r w:rsidR="00787534">
              <w:rPr>
                <w:rFonts w:ascii="Times New Roman" w:hAnsi="Times New Roman" w:cs="Times New Roman"/>
                <w:sz w:val="24"/>
                <w:szCs w:val="24"/>
                <w:lang w:val="uz-Latn-UZ"/>
              </w:rPr>
              <w:t>Metallar sirtida nano o’lchamli strukturalar shakllanishiga lazer plazmasi parametrlarini ta’siri</w:t>
            </w:r>
          </w:p>
        </w:tc>
      </w:tr>
      <w:tr w:rsidR="001C2B78" w:rsidRPr="006A1F8E" w14:paraId="275299F7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</w:tcPr>
          <w:p w14:paraId="7603908A" w14:textId="77777777" w:rsidR="001C2B78" w:rsidRPr="006A1F8E" w:rsidRDefault="00717BA1" w:rsidP="00717BA1">
            <w:pPr>
              <w:jc w:val="center"/>
              <w:rPr>
                <w:rFonts w:ascii="Times New Roman" w:hAnsi="Times New Roman" w:cs="Times New Roman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ILMIY TADQIQOTLARI</w:t>
            </w:r>
          </w:p>
        </w:tc>
        <w:tc>
          <w:tcPr>
            <w:tcW w:w="7361" w:type="dxa"/>
            <w:tcBorders>
              <w:right w:val="nil"/>
            </w:tcBorders>
          </w:tcPr>
          <w:p w14:paraId="613F9BE1" w14:textId="60E8F2C0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Pr="00334D1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ADDIN Mendeley Bibliography CSL_BIBLIOGRAPHY </w:instrText>
            </w:r>
            <w:r w:rsidRPr="00334D1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Impact of plasma conditions on the shape of femtosecond laser-induced surface structures of Ti and Ni,”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ppl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ied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 Phys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ics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 A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vol. 128,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N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o. 6, p. 488,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)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IF=2.1)</w:t>
            </w:r>
          </w:p>
          <w:p w14:paraId="604BFABA" w14:textId="63B59EA4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“Lazer nurlanishi ta’sirida mis sirtida hosil qilingan plazmasining optik хususiyati,”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ILMIY AXBOROTNOMA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vol. 2, pp. 119–124 (2022).</w:t>
            </w:r>
          </w:p>
          <w:p w14:paraId="3B6B3E0D" w14:textId="11EEE5D4" w:rsidR="00C9269B" w:rsidRPr="00C9269B" w:rsidRDefault="00C9269B" w:rsidP="00C9269B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/>
              </w:rPr>
            </w:pPr>
            <w:r w:rsidRPr="00C9269B">
              <w:rPr>
                <w:rFonts w:ascii="Times New Roman" w:hAnsi="Times New Roman" w:cs="Times New Roman"/>
              </w:rPr>
              <w:fldChar w:fldCharType="begin" w:fldLock="1"/>
            </w:r>
            <w:r w:rsidRPr="00C9269B">
              <w:rPr>
                <w:rFonts w:ascii="Times New Roman" w:hAnsi="Times New Roman" w:cs="Times New Roman"/>
              </w:rPr>
              <w:instrText xml:space="preserve">ADDIN Mendeley Bibliography CSL_BIBLIOGRAPHY </w:instrText>
            </w:r>
            <w:r w:rsidRPr="00C9269B">
              <w:rPr>
                <w:rFonts w:ascii="Times New Roman" w:hAnsi="Times New Roman" w:cs="Times New Roman"/>
              </w:rPr>
              <w:fldChar w:fldCharType="separate"/>
            </w:r>
            <w:r w:rsidRPr="00C9269B">
              <w:rPr>
                <w:rFonts w:ascii="Times New Roman" w:hAnsi="Times New Roman" w:cs="Times New Roman"/>
                <w:noProof/>
                <w:szCs w:val="24"/>
              </w:rPr>
              <w:t>"</w:t>
            </w:r>
            <w:r w:rsidRPr="00C9269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Determination of parameters of the laser-induced silicon plasma by laser-induced breakdown spectroscopy," «Узбекский физический журнал» </w:t>
            </w:r>
            <w:r w:rsidRPr="00C9269B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25</w:t>
            </w:r>
            <w:r w:rsidRPr="00C9269B">
              <w:rPr>
                <w:rFonts w:ascii="Times New Roman" w:hAnsi="Times New Roman" w:cs="Times New Roman"/>
                <w:noProof/>
                <w:sz w:val="24"/>
                <w:szCs w:val="24"/>
              </w:rPr>
              <w:t>(1), (2023).</w:t>
            </w:r>
          </w:p>
          <w:p w14:paraId="5DDE924D" w14:textId="1DE027F6" w:rsidR="00787534" w:rsidRPr="00C9269B" w:rsidRDefault="00C9269B" w:rsidP="001F2AEE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C9269B">
              <w:rPr>
                <w:rFonts w:ascii="Times New Roman" w:hAnsi="Times New Roman" w:cs="Times New Roman"/>
              </w:rPr>
              <w:fldChar w:fldCharType="end"/>
            </w:r>
            <w:r w:rsidR="00787534" w:rsidRPr="00C9269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“Pikosekund impulsli lazer nurlanishi ta’sirida aluminiy sirtida hosil bo‘lgan plazmaning optik ususiyatlari,” </w:t>
            </w:r>
            <w:r w:rsidR="00787534" w:rsidRPr="00C9269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“ILM SARCHASHMALARI” ilmiy-nazariy, Metod. J.</w:t>
            </w:r>
            <w:r w:rsidR="00787534" w:rsidRPr="00C9269B">
              <w:rPr>
                <w:rFonts w:ascii="Times New Roman" w:hAnsi="Times New Roman" w:cs="Times New Roman"/>
                <w:noProof/>
                <w:sz w:val="24"/>
                <w:szCs w:val="24"/>
              </w:rPr>
              <w:t>, vol. 10, pp. 6–11 (2022)</w:t>
            </w:r>
          </w:p>
          <w:p w14:paraId="3E9F80EB" w14:textId="4BE54AB5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INDIY MODDASI SIRTIDA LAZER NURI TA’SIRIDA HOSIL QILINGAN PLAZMANING OPTIK XUSUSIYATLARI,” </w:t>
            </w:r>
            <w:proofErr w:type="spellStart"/>
            <w:r w:rsidRPr="00334D11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c</w:t>
            </w:r>
            <w:proofErr w:type="spellEnd"/>
            <w:r w:rsidRPr="00334D11">
              <w:rPr>
                <w:rFonts w:ascii="Times New Roman" w:hAnsi="Times New Roman" w:cs="Times New Roman"/>
                <w:i/>
                <w:sz w:val="24"/>
                <w:szCs w:val="24"/>
              </w:rPr>
              <w:t>ience and innovation international scientific journal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vol. 1, No. 5, pp. 254–259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)</w:t>
            </w:r>
          </w:p>
          <w:p w14:paraId="08219543" w14:textId="366FEC87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Study of plasma states of metals under the influence of laser light using LIBS spectroscopy,” 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Eighth International Conference on Phyusical Electronics IPEC-8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Tashkent, 23-24 september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1, pp. 207–208.</w:t>
            </w:r>
          </w:p>
          <w:p w14:paraId="0B67CF4F" w14:textId="7ED1CAA9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Effect of plasma on the formation of a laser-induced Periodic surface structures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МЕЖДУНАРОДНЫЙ ФОРУМ «ФИЗИКА – 2022»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Namangan, 3-4 october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, pp. 133–134.</w:t>
            </w:r>
          </w:p>
          <w:p w14:paraId="2888C45F" w14:textId="5158AA82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 xml:space="preserve"> “LAZER NURLANISHI TA’SIRIDA NIOBIY SIRTIDA NANO O’LCHAMLI STRUKTURALAR SHAKILLANTIRISH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International scientific conference of young scientists “Science and innovation-2022,”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Tashkent, 20-october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, pp. 318–319.</w:t>
            </w:r>
          </w:p>
          <w:p w14:paraId="21E22C9B" w14:textId="51921378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Modifikatsiyalangan yarim empirik usul yordamida niobiy (Nb IV) plazma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n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sperktral o‘tish chiziqlari uchun Shtark kengayish koeffitsiyentini hisoblash.,” in </w:t>
            </w:r>
            <w:r w:rsidRPr="00334D11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US"/>
              </w:rPr>
              <w:t>International scientific and scientific-technical confrence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“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Actual problems of modern phyusics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”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Buxoro, 25-26 november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, pp. 105–107.</w:t>
            </w:r>
          </w:p>
          <w:p w14:paraId="7CD603B5" w14:textId="6C01BF0E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“Лазер нури таъсирида олинган мис плазмаси спектридан электрон зичлиги ва плазма хароратини аниқлаш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Физика фанининг ривожида истеъдодли ёшларнинг ўрни» Республика илмий анжумани. РИАК-XIV-2021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Тошкент, 26-27 март  2021, pp. 164–167.</w:t>
            </w:r>
          </w:p>
          <w:p w14:paraId="395928F2" w14:textId="553ABBDC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Лазер нури таьсирида (In) моддаси сиртида ҳосил қилинганплазманинг спектрал таҳлили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Ёш олимлар ва физик талабаларнинг I Республика илмий анжумани (ЁОФТРИА-I)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Тошкент, 21-апрель 2021, pp. 155–157.</w:t>
            </w:r>
          </w:p>
          <w:p w14:paraId="2C849EDC" w14:textId="4945CABA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“Lazer nuri ta’sirida cu, in, si, sn sirtida hosil qilingan plazmani libs spektroskopiyasi yordamida tadqiq qilish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Физика фанининг ривожида истеъдодли ёшларнинг ўрни» Республика илмий анжумани. РИАК-XV-2022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Тошкент, 22-23 апрель 2022, pp. 33–36.</w:t>
            </w:r>
          </w:p>
          <w:p w14:paraId="76CF3AAE" w14:textId="157F1950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Study of plasma, formed on the surface of silicon under the </w:t>
            </w:r>
            <w:bookmarkStart w:id="0" w:name="_GoBack"/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influence of laser radiation using libs spectroscopy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Ёш олимлар </w:t>
            </w:r>
            <w:bookmarkEnd w:id="0"/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ва физик талабаларнинг II Республика илмий анжумани (ЁОФТРИА-II)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Тошкент, 20-21 май 2022, pp. 125–128.</w:t>
            </w:r>
          </w:p>
          <w:p w14:paraId="070B2079" w14:textId="47FAE070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Lazer nurlanishi ta’sirida alyuminiy sirtida hosil qilingan plazmaning optik hususiyatlari,” in "</w:t>
            </w:r>
            <w:r w:rsidRPr="00334D11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F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otonika muammolari va rivojlanish istiqbollari" Respublika ilmiy-amaliy anjumani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Urganch, 27-28 may 2022, pp. 106–110.</w:t>
            </w:r>
          </w:p>
          <w:p w14:paraId="50E96DCA" w14:textId="7E810260" w:rsidR="00787534" w:rsidRPr="00334D11" w:rsidRDefault="00787534" w:rsidP="00787534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Metallar sirtida nano o’lchamli strukturalar shakllanishiga lazer plazma parametrlarinining ta’sirini tadqiq qiluvchi tajribaviy qurilmalar tavsifi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"Yarimo’tkazgichlar, nanomateriallar va fotoenergetikaning dolzarb muammolari” Respublika ilmiy-amaliy anjumani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Urganch, 9-dekabr 2022, pp. 193–195.</w:t>
            </w:r>
          </w:p>
          <w:p w14:paraId="6317E900" w14:textId="2625C230" w:rsidR="00113107" w:rsidRPr="00113107" w:rsidRDefault="00787534" w:rsidP="005615E7">
            <w:r w:rsidRPr="00334D11">
              <w:rPr>
                <w:lang w:val="en-US"/>
              </w:rPr>
              <w:fldChar w:fldCharType="end"/>
            </w:r>
          </w:p>
        </w:tc>
      </w:tr>
    </w:tbl>
    <w:p w14:paraId="42684BA8" w14:textId="77777777" w:rsidR="001C2B78" w:rsidRDefault="001C2B78">
      <w:pPr>
        <w:rPr>
          <w:rFonts w:ascii="Times New Roman" w:hAnsi="Times New Roman" w:cs="Times New Roman"/>
        </w:rPr>
      </w:pPr>
    </w:p>
    <w:p w14:paraId="5C2ABB59" w14:textId="77777777" w:rsidR="00C9269B" w:rsidRDefault="00C9269B">
      <w:pPr>
        <w:rPr>
          <w:rFonts w:ascii="Times New Roman" w:hAnsi="Times New Roman" w:cs="Times New Roman"/>
        </w:rPr>
      </w:pPr>
    </w:p>
    <w:p w14:paraId="6E622AC8" w14:textId="77777777" w:rsidR="00C9269B" w:rsidRPr="0010002A" w:rsidRDefault="00C9269B">
      <w:pPr>
        <w:rPr>
          <w:rFonts w:ascii="Times New Roman" w:hAnsi="Times New Roman" w:cs="Times New Roman"/>
        </w:rPr>
      </w:pPr>
    </w:p>
    <w:sectPr w:rsidR="00C9269B" w:rsidRPr="0010002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Verdana">
    <w:panose1 w:val="020B0604030504040204"/>
    <w:charset w:val="CC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DC686D"/>
    <w:multiLevelType w:val="hybridMultilevel"/>
    <w:tmpl w:val="4306B21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E2E2CFE"/>
    <w:multiLevelType w:val="hybridMultilevel"/>
    <w:tmpl w:val="A77815E6"/>
    <w:lvl w:ilvl="0" w:tplc="08430001">
      <w:start w:val="1"/>
      <w:numFmt w:val="bullet"/>
      <w:lvlText w:val=""/>
      <w:lvlJc w:val="left"/>
      <w:pPr>
        <w:ind w:left="590" w:hanging="360"/>
      </w:pPr>
      <w:rPr>
        <w:rFonts w:ascii="Symbol" w:hAnsi="Symbol" w:hint="default"/>
        <w:b w:val="0"/>
        <w:sz w:val="24"/>
        <w:lang w:val="uz-Latn-UZ"/>
      </w:rPr>
    </w:lvl>
    <w:lvl w:ilvl="1" w:tplc="04190003" w:tentative="1">
      <w:start w:val="1"/>
      <w:numFmt w:val="bullet"/>
      <w:lvlText w:val="o"/>
      <w:lvlJc w:val="left"/>
      <w:pPr>
        <w:ind w:left="167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39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1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3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55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27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99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10" w:hanging="360"/>
      </w:pPr>
      <w:rPr>
        <w:rFonts w:ascii="Wingdings" w:hAnsi="Wingdings" w:hint="default"/>
      </w:rPr>
    </w:lvl>
  </w:abstractNum>
  <w:abstractNum w:abstractNumId="2">
    <w:nsid w:val="0FB3089B"/>
    <w:multiLevelType w:val="hybridMultilevel"/>
    <w:tmpl w:val="9E4C6692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65B6243"/>
    <w:multiLevelType w:val="hybridMultilevel"/>
    <w:tmpl w:val="6A629666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BFC44F6"/>
    <w:multiLevelType w:val="hybridMultilevel"/>
    <w:tmpl w:val="B9D226C2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E0D164D"/>
    <w:multiLevelType w:val="hybridMultilevel"/>
    <w:tmpl w:val="9C18F5E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3EB31BC"/>
    <w:multiLevelType w:val="hybridMultilevel"/>
    <w:tmpl w:val="6A1C19D0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2FF1658"/>
    <w:multiLevelType w:val="hybridMultilevel"/>
    <w:tmpl w:val="A072BFA4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3E36043"/>
    <w:multiLevelType w:val="hybridMultilevel"/>
    <w:tmpl w:val="3398DFB6"/>
    <w:lvl w:ilvl="0" w:tplc="E26CC74A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b w:val="0"/>
        <w:sz w:val="24"/>
        <w:lang w:val="uz-Latn-UZ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6EFF0CAD"/>
    <w:multiLevelType w:val="hybridMultilevel"/>
    <w:tmpl w:val="76D2CE84"/>
    <w:lvl w:ilvl="0" w:tplc="084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b w:val="0"/>
        <w:sz w:val="24"/>
        <w:lang w:val="uz-Latn-UZ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7"/>
  </w:num>
  <w:num w:numId="3">
    <w:abstractNumId w:val="4"/>
  </w:num>
  <w:num w:numId="4">
    <w:abstractNumId w:val="3"/>
  </w:num>
  <w:num w:numId="5">
    <w:abstractNumId w:val="8"/>
  </w:num>
  <w:num w:numId="6">
    <w:abstractNumId w:val="9"/>
  </w:num>
  <w:num w:numId="7">
    <w:abstractNumId w:val="2"/>
  </w:num>
  <w:num w:numId="8">
    <w:abstractNumId w:val="0"/>
  </w:num>
  <w:num w:numId="9">
    <w:abstractNumId w:val="5"/>
  </w:num>
  <w:num w:numId="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C2B78"/>
    <w:rsid w:val="00011E78"/>
    <w:rsid w:val="000948F5"/>
    <w:rsid w:val="000E21C5"/>
    <w:rsid w:val="000E6B43"/>
    <w:rsid w:val="000F7E46"/>
    <w:rsid w:val="0010002A"/>
    <w:rsid w:val="00113107"/>
    <w:rsid w:val="001B2641"/>
    <w:rsid w:val="001C2B78"/>
    <w:rsid w:val="001F7228"/>
    <w:rsid w:val="00226627"/>
    <w:rsid w:val="002B5247"/>
    <w:rsid w:val="002C767A"/>
    <w:rsid w:val="00334D11"/>
    <w:rsid w:val="0035153B"/>
    <w:rsid w:val="0037030E"/>
    <w:rsid w:val="00403354"/>
    <w:rsid w:val="0042355A"/>
    <w:rsid w:val="004447E4"/>
    <w:rsid w:val="00505AB2"/>
    <w:rsid w:val="00521720"/>
    <w:rsid w:val="005615E7"/>
    <w:rsid w:val="005D3DFE"/>
    <w:rsid w:val="006A1F8E"/>
    <w:rsid w:val="006A75B6"/>
    <w:rsid w:val="006B09AE"/>
    <w:rsid w:val="00717BA1"/>
    <w:rsid w:val="007331B0"/>
    <w:rsid w:val="00787534"/>
    <w:rsid w:val="00851057"/>
    <w:rsid w:val="008F54B4"/>
    <w:rsid w:val="00962D09"/>
    <w:rsid w:val="00995B4C"/>
    <w:rsid w:val="00B549B7"/>
    <w:rsid w:val="00B677DC"/>
    <w:rsid w:val="00C1599D"/>
    <w:rsid w:val="00C9269B"/>
    <w:rsid w:val="00DB42B0"/>
    <w:rsid w:val="00DE56EA"/>
    <w:rsid w:val="00E219E0"/>
    <w:rsid w:val="00EE1D3E"/>
    <w:rsid w:val="00F5523B"/>
    <w:rsid w:val="00FA63A1"/>
    <w:rsid w:val="00FB64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uz-Cyrl-UZ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7F8FB01"/>
  <w15:docId w15:val="{5C9B36A4-4B28-4416-9C63-F8B3C23A37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uz-Cyrl-U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1C2B7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1C2B7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a3">
    <w:name w:val="Table Grid"/>
    <w:basedOn w:val="a1"/>
    <w:uiPriority w:val="39"/>
    <w:rsid w:val="001C2B7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4">
    <w:name w:val="Hyperlink"/>
    <w:basedOn w:val="a0"/>
    <w:uiPriority w:val="99"/>
    <w:unhideWhenUsed/>
    <w:rsid w:val="001C2B78"/>
    <w:rPr>
      <w:color w:val="0563C1" w:themeColor="hyperlink"/>
      <w:u w:val="single"/>
    </w:rPr>
  </w:style>
  <w:style w:type="paragraph" w:styleId="a5">
    <w:name w:val="List Paragraph"/>
    <w:basedOn w:val="a"/>
    <w:uiPriority w:val="34"/>
    <w:qFormat/>
    <w:rsid w:val="00EE1D3E"/>
    <w:pPr>
      <w:ind w:left="720"/>
      <w:contextualSpacing/>
    </w:pPr>
  </w:style>
  <w:style w:type="paragraph" w:customStyle="1" w:styleId="a6">
    <w:name w:val="Знак Знак Знак Знак"/>
    <w:basedOn w:val="a"/>
    <w:rsid w:val="002C767A"/>
    <w:pPr>
      <w:spacing w:line="240" w:lineRule="exact"/>
    </w:pPr>
    <w:rPr>
      <w:rFonts w:ascii="Verdana" w:eastAsia="Times New Roman" w:hAnsi="Verdana" w:cs="Verdana"/>
      <w:sz w:val="20"/>
      <w:szCs w:val="20"/>
      <w:lang w:val="en-US"/>
    </w:rPr>
  </w:style>
  <w:style w:type="character" w:customStyle="1" w:styleId="2">
    <w:name w:val="Основной текст (2) + Полужирный"/>
    <w:uiPriority w:val="99"/>
    <w:rsid w:val="000948F5"/>
    <w:rPr>
      <w:rFonts w:ascii="Times New Roman" w:hAnsi="Times New Roman" w:cs="Times New Roman"/>
      <w:b/>
      <w:bCs/>
      <w:color w:val="000000"/>
      <w:spacing w:val="0"/>
      <w:w w:val="100"/>
      <w:position w:val="0"/>
      <w:sz w:val="24"/>
      <w:szCs w:val="24"/>
      <w:shd w:val="clear" w:color="auto" w:fill="FFFFFF"/>
      <w:lang w:val="ru-RU" w:eastAsia="ru-RU"/>
    </w:rPr>
  </w:style>
  <w:style w:type="character" w:styleId="a7">
    <w:name w:val="Emphasis"/>
    <w:qFormat/>
    <w:rsid w:val="00E219E0"/>
    <w:rPr>
      <w:i/>
      <w:iCs/>
    </w:rPr>
  </w:style>
  <w:style w:type="paragraph" w:styleId="a8">
    <w:name w:val="Subtitle"/>
    <w:basedOn w:val="a"/>
    <w:next w:val="a"/>
    <w:link w:val="a9"/>
    <w:qFormat/>
    <w:rsid w:val="00E219E0"/>
    <w:pPr>
      <w:spacing w:after="60" w:line="240" w:lineRule="auto"/>
      <w:jc w:val="center"/>
      <w:outlineLvl w:val="1"/>
    </w:pPr>
    <w:rPr>
      <w:rFonts w:ascii="Cambria" w:eastAsia="Times New Roman" w:hAnsi="Cambria" w:cs="Times New Roman"/>
      <w:sz w:val="24"/>
      <w:szCs w:val="24"/>
      <w:lang w:val="ru-RU" w:eastAsia="ru-RU"/>
    </w:rPr>
  </w:style>
  <w:style w:type="character" w:customStyle="1" w:styleId="a9">
    <w:name w:val="Подзаголовок Знак"/>
    <w:basedOn w:val="a0"/>
    <w:link w:val="a8"/>
    <w:rsid w:val="00E219E0"/>
    <w:rPr>
      <w:rFonts w:ascii="Cambria" w:eastAsia="Times New Roman" w:hAnsi="Cambria" w:cs="Times New Roman"/>
      <w:sz w:val="24"/>
      <w:szCs w:val="24"/>
      <w:lang w:val="ru-RU" w:eastAsia="ru-RU"/>
    </w:rPr>
  </w:style>
  <w:style w:type="paragraph" w:styleId="20">
    <w:name w:val="Body Text 2"/>
    <w:basedOn w:val="a"/>
    <w:link w:val="21"/>
    <w:rsid w:val="006A1F8E"/>
    <w:pPr>
      <w:tabs>
        <w:tab w:val="left" w:pos="3980"/>
      </w:tabs>
      <w:autoSpaceDE w:val="0"/>
      <w:autoSpaceDN w:val="0"/>
      <w:adjustRightInd w:val="0"/>
      <w:spacing w:after="0" w:line="240" w:lineRule="auto"/>
      <w:jc w:val="both"/>
    </w:pPr>
    <w:rPr>
      <w:rFonts w:ascii="Arial" w:eastAsia="Times New Roman" w:hAnsi="Arial" w:cs="Arial"/>
      <w:color w:val="000000"/>
      <w:sz w:val="20"/>
      <w:szCs w:val="20"/>
      <w:lang w:val="ru-RU" w:eastAsia="ru-RU"/>
    </w:rPr>
  </w:style>
  <w:style w:type="character" w:customStyle="1" w:styleId="21">
    <w:name w:val="Основной текст 2 Знак"/>
    <w:basedOn w:val="a0"/>
    <w:link w:val="20"/>
    <w:rsid w:val="006A1F8E"/>
    <w:rPr>
      <w:rFonts w:ascii="Arial" w:eastAsia="Times New Roman" w:hAnsi="Arial" w:cs="Arial"/>
      <w:color w:val="000000"/>
      <w:sz w:val="20"/>
      <w:szCs w:val="20"/>
      <w:lang w:val="ru-RU" w:eastAsia="ru-RU"/>
    </w:rPr>
  </w:style>
  <w:style w:type="character" w:customStyle="1" w:styleId="UnresolvedMention">
    <w:name w:val="Unresolved Mention"/>
    <w:basedOn w:val="a0"/>
    <w:uiPriority w:val="99"/>
    <w:semiHidden/>
    <w:unhideWhenUsed/>
    <w:rsid w:val="00226627"/>
    <w:rPr>
      <w:color w:val="605E5C"/>
      <w:shd w:val="clear" w:color="auto" w:fill="E1DFDD"/>
    </w:rPr>
  </w:style>
  <w:style w:type="character" w:customStyle="1" w:styleId="fontstyle01">
    <w:name w:val="fontstyle01"/>
    <w:basedOn w:val="a0"/>
    <w:rsid w:val="00521720"/>
    <w:rPr>
      <w:rFonts w:ascii="Times New Roman" w:hAnsi="Times New Roman" w:cs="Times New Roman" w:hint="default"/>
      <w:b/>
      <w:bCs/>
      <w:i w:val="0"/>
      <w:iCs w:val="0"/>
      <w:color w:val="000000"/>
      <w:sz w:val="30"/>
      <w:szCs w:val="30"/>
    </w:rPr>
  </w:style>
  <w:style w:type="paragraph" w:styleId="aa">
    <w:name w:val="Balloon Text"/>
    <w:basedOn w:val="a"/>
    <w:link w:val="ab"/>
    <w:uiPriority w:val="99"/>
    <w:semiHidden/>
    <w:unhideWhenUsed/>
    <w:rsid w:val="00B677D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b">
    <w:name w:val="Текст выноски Знак"/>
    <w:basedOn w:val="a0"/>
    <w:link w:val="aa"/>
    <w:uiPriority w:val="99"/>
    <w:semiHidden/>
    <w:rsid w:val="00B677DC"/>
    <w:rPr>
      <w:rFonts w:ascii="Tahoma" w:hAnsi="Tahoma" w:cs="Tahoma"/>
      <w:sz w:val="16"/>
      <w:szCs w:val="16"/>
    </w:rPr>
  </w:style>
  <w:style w:type="paragraph" w:styleId="ac">
    <w:name w:val="No Spacing"/>
    <w:uiPriority w:val="1"/>
    <w:qFormat/>
    <w:rsid w:val="0010002A"/>
    <w:pPr>
      <w:spacing w:after="0" w:line="240" w:lineRule="auto"/>
    </w:pPr>
    <w:rPr>
      <w:lang w:val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urodbek.v@urdu.uz" TargetMode="Externa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— Anglia" Version="2008"/>
</file>

<file path=customXml/itemProps1.xml><?xml version="1.0" encoding="utf-8"?>
<ds:datastoreItem xmlns:ds="http://schemas.openxmlformats.org/officeDocument/2006/customXml" ds:itemID="{EF01B21A-B57D-4484-B679-497CFCFFF4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2</Pages>
  <Words>616</Words>
  <Characters>3516</Characters>
  <Application>Microsoft Office Word</Application>
  <DocSecurity>0</DocSecurity>
  <Lines>29</Lines>
  <Paragraphs>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41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zaffar</dc:creator>
  <cp:lastModifiedBy>user</cp:lastModifiedBy>
  <cp:revision>6</cp:revision>
  <dcterms:created xsi:type="dcterms:W3CDTF">2022-01-29T08:58:00Z</dcterms:created>
  <dcterms:modified xsi:type="dcterms:W3CDTF">2023-04-19T05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applied-physics-a</vt:lpwstr>
  </property>
  <property fmtid="{D5CDD505-2E9C-101B-9397-08002B2CF9AE}" pid="7" name="Mendeley Recent Style Name 2_1">
    <vt:lpwstr>Applied Physics A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2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9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optics-express</vt:lpwstr>
  </property>
  <property fmtid="{D5CDD505-2E9C-101B-9397-08002B2CF9AE}" pid="21" name="Mendeley Recent Style Name 9_1">
    <vt:lpwstr>Optics Expres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4fcca23-e5d8-342e-b83d-082c3e30813e</vt:lpwstr>
  </property>
  <property fmtid="{D5CDD505-2E9C-101B-9397-08002B2CF9AE}" pid="24" name="Mendeley Citation Style_1">
    <vt:lpwstr>http://www.zotero.org/styles/optics-express</vt:lpwstr>
  </property>
</Properties>
</file>